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149F5078" w:rsidR="00942BFA"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utation footprints of</w:t>
      </w:r>
      <w:r w:rsidR="00942BFA" w:rsidRPr="008A1C58">
        <w:rPr>
          <w:rFonts w:ascii="Times New Roman" w:hAnsi="Times New Roman" w:cs="Times New Roman"/>
          <w:sz w:val="24"/>
          <w:szCs w:val="24"/>
        </w:rPr>
        <w:t xml:space="preserve"> </w:t>
      </w:r>
      <w:r w:rsidRPr="008A1C58">
        <w:rPr>
          <w:rFonts w:ascii="Times New Roman" w:hAnsi="Times New Roman" w:cs="Times New Roman"/>
          <w:sz w:val="24"/>
          <w:szCs w:val="24"/>
        </w:rPr>
        <w:t>small-insertion-and-deletions from</w:t>
      </w:r>
      <w:r w:rsidR="003A4923" w:rsidRPr="008A1C58">
        <w:rPr>
          <w:rFonts w:ascii="Times New Roman" w:hAnsi="Times New Roman" w:cs="Times New Roman"/>
          <w:sz w:val="24"/>
          <w:szCs w:val="24"/>
        </w:rPr>
        <w:t xml:space="preserve"> large cancer genomics data</w:t>
      </w:r>
    </w:p>
    <w:p w14:paraId="6064F1B9" w14:textId="76872D02" w:rsidR="003A63AB"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o Liu, </w:t>
      </w:r>
      <w:r w:rsidR="006E6B8A" w:rsidRPr="008A1C58">
        <w:rPr>
          <w:rFonts w:ascii="Times New Roman" w:hAnsi="Times New Roman" w:cs="Times New Roman"/>
          <w:sz w:val="24"/>
          <w:szCs w:val="24"/>
        </w:rPr>
        <w:t>Qi Zheng,</w:t>
      </w:r>
      <w:r w:rsidR="006E6B8A">
        <w:rPr>
          <w:rFonts w:ascii="Times New Roman" w:hAnsi="Times New Roman" w:cs="Times New Roman" w:hint="eastAsia"/>
          <w:sz w:val="24"/>
          <w:szCs w:val="24"/>
        </w:rPr>
        <w:t xml:space="preserve"> Mini Huang, </w:t>
      </w:r>
      <w:r w:rsidRPr="008A1C58">
        <w:rPr>
          <w:rFonts w:ascii="Times New Roman" w:hAnsi="Times New Roman" w:cs="Times New Roman"/>
          <w:sz w:val="24"/>
          <w:szCs w:val="24"/>
        </w:rPr>
        <w:t xml:space="preserve">Arnoud Boot, </w:t>
      </w:r>
      <w:r w:rsidR="00A0126B">
        <w:rPr>
          <w:rFonts w:ascii="Times New Roman" w:hAnsi="Times New Roman" w:cs="Times New Roman" w:hint="eastAsia"/>
          <w:sz w:val="24"/>
          <w:szCs w:val="24"/>
        </w:rPr>
        <w:t>Shenli Zhang,</w:t>
      </w:r>
      <w:r w:rsidR="00C3422A" w:rsidRPr="008A1C58">
        <w:rPr>
          <w:rFonts w:ascii="Times New Roman" w:hAnsi="Times New Roman" w:cs="Times New Roman"/>
          <w:sz w:val="24"/>
          <w:szCs w:val="24"/>
        </w:rPr>
        <w:t xml:space="preserve"> </w:t>
      </w:r>
      <w:r w:rsidR="00A0315B">
        <w:rPr>
          <w:rFonts w:ascii="Times New Roman" w:hAnsi="Times New Roman" w:cs="Times New Roman" w:hint="eastAsia"/>
          <w:sz w:val="24"/>
          <w:szCs w:val="24"/>
        </w:rPr>
        <w:t xml:space="preserve">Ying Yang, </w:t>
      </w:r>
      <w:r w:rsidR="00AA76D1">
        <w:rPr>
          <w:rFonts w:ascii="Times New Roman" w:hAnsi="Times New Roman" w:cs="Times New Roman" w:hint="eastAsia"/>
          <w:sz w:val="24"/>
          <w:szCs w:val="24"/>
        </w:rPr>
        <w:t xml:space="preserve">Runxi Shen, </w:t>
      </w:r>
      <w:r w:rsidRPr="008A1C58">
        <w:rPr>
          <w:rFonts w:ascii="Times New Roman" w:hAnsi="Times New Roman" w:cs="Times New Roman"/>
          <w:sz w:val="24"/>
          <w:szCs w:val="24"/>
        </w:rPr>
        <w:t>Steven G. Rozen</w:t>
      </w:r>
      <w:r w:rsidR="003A63AB">
        <w:rPr>
          <w:rFonts w:hint="eastAsia"/>
        </w:rPr>
        <w:t xml:space="preserve"> </w:t>
      </w:r>
    </w:p>
    <w:p w14:paraId="028D00E1" w14:textId="098A7F75" w:rsidR="003A63AB" w:rsidRDefault="009D4C65" w:rsidP="008A1C58">
      <w:pPr>
        <w:spacing w:line="480" w:lineRule="auto"/>
        <w:rPr>
          <w:rFonts w:ascii="Times New Roman" w:hAnsi="Times New Roman" w:cs="Times New Roman"/>
          <w:b/>
          <w:bCs/>
          <w:sz w:val="24"/>
          <w:szCs w:val="24"/>
        </w:rPr>
      </w:pPr>
      <w:r w:rsidRPr="009D4C65">
        <w:rPr>
          <w:rFonts w:ascii="Times New Roman" w:hAnsi="Times New Roman" w:cs="Times New Roman" w:hint="eastAsia"/>
          <w:b/>
          <w:bCs/>
          <w:sz w:val="24"/>
          <w:szCs w:val="24"/>
        </w:rPr>
        <w:t>Abstract</w:t>
      </w:r>
    </w:p>
    <w:p w14:paraId="3D266436" w14:textId="7067A536" w:rsidR="00065370"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these processes, can be identified through experimental exposures or computational deconvolution of mutation catalogs. In this study, we analyzed over 7,000 whole genomes from the PCAWG (Pan-Cancer Analysis of Whole Genomes) and </w:t>
      </w:r>
      <w:r w:rsidR="00327535">
        <w:rPr>
          <w:rFonts w:ascii="Times New Roman" w:hAnsi="Times New Roman" w:cs="Times New Roman" w:hint="eastAsia"/>
          <w:sz w:val="24"/>
          <w:szCs w:val="24"/>
        </w:rPr>
        <w:t xml:space="preserve">the </w:t>
      </w:r>
      <w:r w:rsidRPr="00065370">
        <w:rPr>
          <w:rFonts w:ascii="Times New Roman" w:hAnsi="Times New Roman" w:cs="Times New Roman"/>
          <w:sz w:val="24"/>
          <w:szCs w:val="24"/>
        </w:rPr>
        <w:t xml:space="preserve">HMF (Hartwig Medical Foundation) cohorts to create a comprehensive collection of ID (small insertions and deletions) mutational signatures using a hierarchical Dirichlet process-based approach. This analysis led to the identification of 15 novel signatures, in addition to the 23 currently cataloged in COSMIC. </w:t>
      </w:r>
      <w:r w:rsidR="00374059">
        <w:rPr>
          <w:rFonts w:ascii="Times New Roman" w:hAnsi="Times New Roman" w:cs="Times New Roman" w:hint="eastAsia"/>
          <w:sz w:val="24"/>
          <w:szCs w:val="24"/>
        </w:rPr>
        <w:t xml:space="preserve">More </w:t>
      </w:r>
      <w:r w:rsidR="00374059">
        <w:rPr>
          <w:rFonts w:ascii="Times New Roman" w:hAnsi="Times New Roman" w:cs="Times New Roman"/>
          <w:sz w:val="24"/>
          <w:szCs w:val="24"/>
        </w:rPr>
        <w:t>specifically</w:t>
      </w:r>
      <w:r w:rsidR="00374059">
        <w:rPr>
          <w:rFonts w:ascii="Times New Roman" w:hAnsi="Times New Roman" w:cs="Times New Roman" w:hint="eastAsia"/>
          <w:sz w:val="24"/>
          <w:szCs w:val="24"/>
        </w:rPr>
        <w:t>, w</w:t>
      </w:r>
      <w:r w:rsidRPr="00065370">
        <w:rPr>
          <w:rFonts w:ascii="Times New Roman" w:hAnsi="Times New Roman" w:cs="Times New Roman"/>
          <w:sz w:val="24"/>
          <w:szCs w:val="24"/>
        </w:rPr>
        <w:t xml:space="preserve">e </w:t>
      </w:r>
      <w:r w:rsidR="00C11B09">
        <w:rPr>
          <w:rFonts w:ascii="Times New Roman" w:hAnsi="Times New Roman" w:cs="Times New Roman" w:hint="eastAsia"/>
          <w:sz w:val="24"/>
          <w:szCs w:val="24"/>
        </w:rPr>
        <w:t>identified</w:t>
      </w:r>
      <w:r w:rsidRPr="00065370">
        <w:rPr>
          <w:rFonts w:ascii="Times New Roman" w:hAnsi="Times New Roman" w:cs="Times New Roman"/>
          <w:sz w:val="24"/>
          <w:szCs w:val="24"/>
        </w:rPr>
        <w:t xml:space="preserve"> one novel signature, H_ID29, associated with </w:t>
      </w:r>
      <w:r w:rsidR="0088031C">
        <w:rPr>
          <w:rFonts w:ascii="Times New Roman" w:hAnsi="Times New Roman" w:cs="Times New Roman" w:hint="eastAsia"/>
          <w:sz w:val="24"/>
          <w:szCs w:val="24"/>
        </w:rPr>
        <w:t>TOP1-TAM</w:t>
      </w:r>
      <w:r w:rsidR="002B316E">
        <w:rPr>
          <w:rFonts w:ascii="Times New Roman" w:hAnsi="Times New Roman" w:cs="Times New Roman" w:hint="eastAsia"/>
          <w:sz w:val="24"/>
          <w:szCs w:val="24"/>
        </w:rPr>
        <w:t xml:space="preserve"> (Topoisomerase1 transcription</w:t>
      </w:r>
      <w:r w:rsidR="00374059">
        <w:rPr>
          <w:rFonts w:ascii="Times New Roman" w:hAnsi="Times New Roman" w:cs="Times New Roman" w:hint="eastAsia"/>
          <w:sz w:val="24"/>
          <w:szCs w:val="24"/>
        </w:rPr>
        <w:t>-</w:t>
      </w:r>
      <w:r w:rsidR="002B316E">
        <w:rPr>
          <w:rFonts w:ascii="Times New Roman" w:hAnsi="Times New Roman" w:cs="Times New Roman" w:hint="eastAsia"/>
          <w:sz w:val="24"/>
          <w:szCs w:val="24"/>
        </w:rPr>
        <w:t>associated mutagenesis)</w:t>
      </w:r>
      <w:r w:rsidRPr="00065370">
        <w:rPr>
          <w:rFonts w:ascii="Times New Roman" w:hAnsi="Times New Roman" w:cs="Times New Roman"/>
          <w:sz w:val="24"/>
          <w:szCs w:val="24"/>
        </w:rPr>
        <w:t>, using CRISPR/Cas9-induced knockout</w:t>
      </w:r>
      <w:r w:rsidR="00494B10">
        <w:rPr>
          <w:rFonts w:ascii="Times New Roman" w:hAnsi="Times New Roman" w:cs="Times New Roman" w:hint="eastAsia"/>
          <w:sz w:val="24"/>
          <w:szCs w:val="24"/>
        </w:rPr>
        <w:t xml:space="preserve"> cells</w:t>
      </w:r>
      <w:r w:rsidRPr="00065370">
        <w:rPr>
          <w:rFonts w:ascii="Times New Roman" w:hAnsi="Times New Roman" w:cs="Times New Roman"/>
          <w:sz w:val="24"/>
          <w:szCs w:val="24"/>
        </w:rPr>
        <w:t xml:space="preserve">. Moreover, we identified </w:t>
      </w:r>
      <w:r w:rsidR="00BC6FC4">
        <w:rPr>
          <w:rFonts w:ascii="Times New Roman" w:hAnsi="Times New Roman" w:cs="Times New Roman" w:hint="eastAsia"/>
          <w:sz w:val="24"/>
          <w:szCs w:val="24"/>
        </w:rPr>
        <w:t>four</w:t>
      </w:r>
      <w:r w:rsidRPr="00065370">
        <w:rPr>
          <w:rFonts w:ascii="Times New Roman" w:hAnsi="Times New Roman" w:cs="Times New Roman"/>
          <w:sz w:val="24"/>
          <w:szCs w:val="24"/>
        </w:rPr>
        <w:t xml:space="preserve"> new dMMR (defective DNA mismatch repair) signatures—H_ID33, </w:t>
      </w:r>
      <w:r w:rsidR="00BC6FC4">
        <w:rPr>
          <w:rFonts w:ascii="Times New Roman" w:hAnsi="Times New Roman" w:cs="Times New Roman" w:hint="eastAsia"/>
          <w:sz w:val="24"/>
          <w:szCs w:val="24"/>
        </w:rPr>
        <w:t xml:space="preserve">H_ID34, </w:t>
      </w:r>
      <w:r w:rsidRPr="00065370">
        <w:rPr>
          <w:rFonts w:ascii="Times New Roman" w:hAnsi="Times New Roman" w:cs="Times New Roman"/>
          <w:sz w:val="24"/>
          <w:szCs w:val="24"/>
        </w:rPr>
        <w:t xml:space="preserve">H_ID37, and H_ID38—characterizing short deletions or insertions in repeat units within tumors exhibiting high mutation burdens. Notably, </w:t>
      </w:r>
      <w:r w:rsidR="00F75DE6">
        <w:rPr>
          <w:rFonts w:ascii="Times New Roman" w:hAnsi="Times New Roman" w:cs="Times New Roman" w:hint="eastAsia"/>
          <w:sz w:val="24"/>
          <w:szCs w:val="24"/>
        </w:rPr>
        <w:t>three</w:t>
      </w:r>
      <w:r w:rsidRPr="00065370">
        <w:rPr>
          <w:rFonts w:ascii="Times New Roman" w:hAnsi="Times New Roman" w:cs="Times New Roman"/>
          <w:sz w:val="24"/>
          <w:szCs w:val="24"/>
        </w:rPr>
        <w:t xml:space="preserve"> ID signatures demonstrated significant gender bias. Our examination of signature contributions to cancer genes revealed that C_ID3, associated with tobacco exposure, accounts for nearly 50% of IDs in LRP1B, which is implicated in lung carcinogenesis. This work establishes an expanded collection of ID signatures, validates a novel signature through functional modeling, elucidates distinct mutational processes, and offers insights into biological implications through extended sequence investigation and trait </w:t>
      </w:r>
      <w:r w:rsidRPr="00065370">
        <w:rPr>
          <w:rFonts w:ascii="Times New Roman" w:hAnsi="Times New Roman" w:cs="Times New Roman"/>
          <w:sz w:val="24"/>
          <w:szCs w:val="24"/>
        </w:rPr>
        <w:lastRenderedPageBreak/>
        <w:t>associations. This comprehensive characterization of ID signatures from over 7,000 genomes enhances our understanding of the mutational processes shaping cancer genomes.</w:t>
      </w:r>
    </w:p>
    <w:p w14:paraId="181784A0" w14:textId="02CAE7AC" w:rsidR="00104076" w:rsidRPr="008A1C58" w:rsidRDefault="00C24BA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Introduction</w:t>
      </w:r>
    </w:p>
    <w:p w14:paraId="14918642" w14:textId="559EFBB2"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E76428"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he m</w:t>
      </w:r>
      <w:r w:rsidR="009574EC" w:rsidRPr="008A1C58">
        <w:rPr>
          <w:rFonts w:ascii="Times New Roman" w:hAnsi="Times New Roman" w:cs="Times New Roman"/>
          <w:sz w:val="24"/>
          <w:szCs w:val="24"/>
        </w:rPr>
        <w:t xml:space="preserve">utations can arise from both endogenous and exogenous sources.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both 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and 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r w:rsidR="000D1658">
        <w:rPr>
          <w:rFonts w:ascii="Times New Roman" w:hAnsi="Times New Roman" w:cs="Times New Roman"/>
          <w:sz w:val="24"/>
          <w:szCs w:val="24"/>
        </w:rPr>
        <w:fldChar w:fldCharType="begin"/>
      </w:r>
      <w:r w:rsidR="000D1658">
        <w:rPr>
          <w:rFonts w:ascii="Times New Roman" w:hAnsi="Times New Roman" w:cs="Times New Roman"/>
          <w:sz w:val="24"/>
          <w:szCs w:val="24"/>
        </w:rPr>
        <w:instrText xml:space="preserve"> ADDIN ZOTERO_ITEM CSL_CITATION {"citationID":"5XLQXVxx","properties":{"formattedCitation":"(Boot et al. 2022; Davies et al. 2017; Dziuba\\uc0\\u324{}ska-Kusibab et al. 2020; Grolleman et al. 2019)","plainCitation":"(Boot et al. 2022; Davies et al. 2017; Dziubańska-Kusibab et al. 2020; Grolleman et al. 2019)","noteIndex":0},"citationItems":[{"id":778,"uris":["http://zotero.org/users/14858941/items/GNQFTI5T"],"itemData":{"id":778,"type":"article-journal","abstract":"Significance\n            Topoisomerases are crucial for genome maintenance and are targets for several chemotherapeutic agents. While anticancer drugs targeting topoisomerases can lead to secondary malignancies, there have been no descriptions of genetic defects in topoisomerases having roles in cancer development. Here we show that a somatic topoisomerase IIα mutation found in human tumors results in a mutator phenotype. We show that this mutation and the concomitant mutational signature, which we call ID_TOP2α, are associated with genomic rearrangements and with potentially oncogenic indel mutations in known driver genes. Our results shed new light on topoisomerase IIα function, on repair of trapped cleavage complexes, and on a likely oncogenic role for topoisomerases.\n          , \n            \n              Topoisomerases nick and reseal DNA to relieve torsional stress associated with transcription and replication and to resolve structures such as knots and catenanes. Stabilization of the yeast Top2 cleavage intermediates is mutagenic in yeast, but whether this extends to higher eukaryotes is less clear. Chemotherapeutic topoisomerase poisons also elevate cleavage, resulting in mutagenesis. Here, we describe p.K743N mutations in human topoisomerase hTOP2α and link them to a previously undescribed mutator phenotype in cancer. Overexpression of the orthologous mutant protein in yeast generated a characteristic pattern of 2- to 4-base pair (bp) duplications resembling those in tumors with p.K743N. Using mutant strains and biochemical analysis, we determined the genetic requirements of this mutagenic process and showed that it results from trapping of the mutant yeast yTop2 cleavage complex. In addition to 2- to 4-bp duplications, hTOP2α p.K743N is also associated with deletions that are absent in yeast. We call the combined pattern of duplications and deletions ID_TOP2α. All seven tumors carrying the hTOP2α p.K743N mutation showed ID_TOP2α, while it was absent from all other tumors examined (\n              n\n              = 12,269). Each tumor with the ID_TOP2α signature had indels in several known cancer genes, which included frameshift mutations in tumor suppressors PTEN and TP53 and an activating insertion in BRAF. Sequence motifs found at ID_TOP2α mutations were present at 80% of indels in cancer-driver genes, suggesting that ID_TOP2α mutagenesis may contribute to tumorigenesis. The results reported here shed further light on the role of topoisomerase II in genome instability.","container-title":"Proceedings of the National Academy of Sciences","DOI":"10.1073/pnas.2114024119","ISSN":"0027-8424, 1091-6490","issue":"4","journalAbbreviation":"Proc. Natl. Acad. Sci. U.S.A.","language":"en","page":"e2114024119","source":"DOI.org (Crossref)","title":"Recurrent mutations in topoisomerase IIα cause a previously undescribed mutator phenotype in human cancers","volume":"119","author":[{"family":"Boot","given":"Arnoud"},{"family":"Liu","given":"Mo"},{"family":"Stantial","given":"Nicole"},{"family":"Shah","given":"Viraj"},{"family":"Yu","given":"Willie"},{"family":"Nitiss","given":"Karin C."},{"family":"Nitiss","given":"John L."},{"family":"Jinks-Robertson","given":"Sue"},{"family":"Rozen","given":"Steven G."}],"issued":{"date-parts":[["2022",1,25]]}}},{"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0D1658">
        <w:rPr>
          <w:rFonts w:ascii="Cambria Math" w:hAnsi="Cambria Math" w:cs="Cambria Math"/>
          <w:sz w:val="24"/>
          <w:szCs w:val="24"/>
        </w:rPr>
        <w:instrText>∼</w:instrText>
      </w:r>
      <w:r w:rsidR="000D1658">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0D1658">
        <w:rPr>
          <w:rFonts w:ascii="Times New Roman" w:hAnsi="Times New Roman" w:cs="Times New Roman"/>
          <w:sz w:val="24"/>
          <w:szCs w:val="24"/>
        </w:rPr>
        <w:fldChar w:fldCharType="separate"/>
      </w:r>
      <w:r w:rsidR="000D1658" w:rsidRPr="000D1658">
        <w:rPr>
          <w:rFonts w:ascii="Times New Roman" w:hAnsi="Times New Roman" w:cs="Times New Roman"/>
          <w:sz w:val="24"/>
        </w:rPr>
        <w:t>(Boot et al. 2022; Davies et al. 2017; Dziubańska-Kusibab et al. 2020; Grolleman et al. 2019)</w:t>
      </w:r>
      <w:r w:rsidR="000D1658">
        <w:rPr>
          <w:rFonts w:ascii="Times New Roman" w:hAnsi="Times New Roman" w:cs="Times New Roman"/>
          <w:sz w:val="24"/>
          <w:szCs w:val="24"/>
        </w:rPr>
        <w:fldChar w:fldCharType="end"/>
      </w:r>
      <w:r w:rsidR="009F35C3" w:rsidRPr="008A1C58">
        <w:rPr>
          <w:rFonts w:ascii="Times New Roman" w:hAnsi="Times New Roman" w:cs="Times New Roman"/>
          <w:sz w:val="24"/>
          <w:szCs w:val="24"/>
        </w:rPr>
        <w:t xml:space="preserve">. </w:t>
      </w:r>
    </w:p>
    <w:p w14:paraId="588AE074" w14:textId="7BDF2151" w:rsidR="00FA5CA0" w:rsidRPr="008A1C58" w:rsidRDefault="00FA5CA0" w:rsidP="008A1C58">
      <w:pPr>
        <w:spacing w:line="480" w:lineRule="auto"/>
        <w:rPr>
          <w:rFonts w:ascii="Times New Roman" w:hAnsi="Times New Roman" w:cs="Times New Roman"/>
          <w:sz w:val="24"/>
          <w:szCs w:val="24"/>
        </w:rPr>
      </w:pPr>
      <w:r w:rsidRPr="00FA5CA0">
        <w:rPr>
          <w:rFonts w:ascii="Times New Roman" w:hAnsi="Times New Roman" w:cs="Times New Roman"/>
          <w:sz w:val="24"/>
          <w:szCs w:val="24"/>
        </w:rPr>
        <w:t xml:space="preserve">Mutational signatures are distinctive patterns </w:t>
      </w:r>
      <w:r>
        <w:rPr>
          <w:rFonts w:ascii="Times New Roman" w:hAnsi="Times New Roman" w:cs="Times New Roman" w:hint="eastAsia"/>
          <w:sz w:val="24"/>
          <w:szCs w:val="24"/>
        </w:rPr>
        <w:t xml:space="preserve">of mutations </w:t>
      </w:r>
      <w:r w:rsidRPr="00FA5CA0">
        <w:rPr>
          <w:rFonts w:ascii="Times New Roman" w:hAnsi="Times New Roman" w:cs="Times New Roman"/>
          <w:sz w:val="24"/>
          <w:szCs w:val="24"/>
        </w:rPr>
        <w:t>left on genomes by specific mutagenic processes or exposures. They can be identified through two approaches: (1) exposing cultured cells</w:t>
      </w:r>
      <w:r>
        <w:rPr>
          <w:rFonts w:ascii="Times New Roman" w:hAnsi="Times New Roman" w:cs="Times New Roman" w:hint="eastAsia"/>
          <w:sz w:val="24"/>
          <w:szCs w:val="24"/>
        </w:rPr>
        <w:t>, organoids, or experimental animals</w:t>
      </w:r>
      <w:r w:rsidRPr="00FA5CA0">
        <w:rPr>
          <w:rFonts w:ascii="Times New Roman" w:hAnsi="Times New Roman" w:cs="Times New Roman"/>
          <w:sz w:val="24"/>
          <w:szCs w:val="24"/>
        </w:rPr>
        <w:t xml:space="preserve"> to suspected mutagens or </w:t>
      </w:r>
      <w:r>
        <w:rPr>
          <w:rFonts w:ascii="Times New Roman" w:hAnsi="Times New Roman" w:cs="Times New Roman" w:hint="eastAsia"/>
          <w:sz w:val="24"/>
          <w:szCs w:val="24"/>
        </w:rPr>
        <w:t xml:space="preserve">perturbing DNA repair pathways </w:t>
      </w:r>
      <w:r w:rsidRPr="00FA5CA0">
        <w:rPr>
          <w:rFonts w:ascii="Times New Roman" w:hAnsi="Times New Roman" w:cs="Times New Roman"/>
          <w:sz w:val="24"/>
          <w:szCs w:val="24"/>
        </w:rPr>
        <w:t xml:space="preserve">and then sequencing the </w:t>
      </w:r>
      <w:r>
        <w:rPr>
          <w:rFonts w:ascii="Times New Roman" w:hAnsi="Times New Roman" w:cs="Times New Roman" w:hint="eastAsia"/>
          <w:sz w:val="24"/>
          <w:szCs w:val="24"/>
        </w:rPr>
        <w:t xml:space="preserve">affected </w:t>
      </w:r>
      <w:r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and/or (2) using machine learning to deconvolute large-scale somatic mutation da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For instance, data mining of liver cancer genom</w:t>
      </w:r>
      <w:r w:rsidR="00540405">
        <w:rPr>
          <w:rFonts w:ascii="Times New Roman" w:hAnsi="Times New Roman" w:cs="Times New Roman" w:hint="eastAsia"/>
          <w:sz w:val="24"/>
          <w:szCs w:val="24"/>
        </w:rPr>
        <w:t>es</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several types of mutational signature due to</w:t>
      </w:r>
      <w:r w:rsidR="00667C7D">
        <w:rPr>
          <w:rFonts w:ascii="Times New Roman" w:hAnsi="Times New Roman" w:cs="Times New Roman" w:hint="eastAsia"/>
          <w:sz w:val="24"/>
          <w:szCs w:val="24"/>
        </w:rPr>
        <w:t xml:space="preserve"> the</w:t>
      </w:r>
      <w:r w:rsidR="00540405">
        <w:rPr>
          <w:rFonts w:ascii="Times New Roman" w:hAnsi="Times New Roman" w:cs="Times New Roman" w:hint="eastAsia"/>
          <w:sz w:val="24"/>
          <w:szCs w:val="24"/>
        </w:rPr>
        <w:t xml:space="preserve"> aristolochic acid exposure. These consisted of single-base-substitution (</w:t>
      </w:r>
      <w:r w:rsidRPr="00FA5CA0">
        <w:rPr>
          <w:rFonts w:ascii="Times New Roman" w:hAnsi="Times New Roman" w:cs="Times New Roman"/>
          <w:sz w:val="24"/>
          <w:szCs w:val="24"/>
        </w:rPr>
        <w:t>S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w:t>
      </w:r>
      <w:r w:rsidR="00540405">
        <w:rPr>
          <w:rFonts w:ascii="Times New Roman" w:hAnsi="Times New Roman" w:cs="Times New Roman" w:hint="eastAsia"/>
          <w:sz w:val="24"/>
          <w:szCs w:val="24"/>
        </w:rPr>
        <w:t xml:space="preserve"> double-base-</w:t>
      </w:r>
      <w:r w:rsidR="00540405">
        <w:rPr>
          <w:rFonts w:ascii="Times New Roman" w:hAnsi="Times New Roman" w:cs="Times New Roman"/>
          <w:sz w:val="24"/>
          <w:szCs w:val="24"/>
        </w:rPr>
        <w:lastRenderedPageBreak/>
        <w:t>substitution</w:t>
      </w:r>
      <w:r w:rsidR="00540405">
        <w:rPr>
          <w:rFonts w:ascii="Times New Roman" w:hAnsi="Times New Roman" w:cs="Times New Roman" w:hint="eastAsia"/>
          <w:sz w:val="24"/>
          <w:szCs w:val="24"/>
        </w:rPr>
        <w:t xml:space="preserve"> (</w:t>
      </w:r>
      <w:r w:rsidRPr="00FA5CA0">
        <w:rPr>
          <w:rFonts w:ascii="Times New Roman" w:hAnsi="Times New Roman" w:cs="Times New Roman"/>
          <w:sz w:val="24"/>
          <w:szCs w:val="24"/>
        </w:rPr>
        <w:t>D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and</w:t>
      </w:r>
      <w:r w:rsidR="00540405">
        <w:rPr>
          <w:rFonts w:ascii="Times New Roman" w:hAnsi="Times New Roman" w:cs="Times New Roman" w:hint="eastAsia"/>
          <w:sz w:val="24"/>
          <w:szCs w:val="24"/>
        </w:rPr>
        <w:t xml:space="preserve"> insertion-and-deletion (</w:t>
      </w:r>
      <w:r w:rsidRPr="00FA5CA0">
        <w:rPr>
          <w:rFonts w:ascii="Times New Roman" w:hAnsi="Times New Roman" w:cs="Times New Roman"/>
          <w:sz w:val="24"/>
          <w:szCs w:val="24"/>
        </w:rPr>
        <w:t>I</w:t>
      </w:r>
      <w:r w:rsidR="00540405">
        <w:rPr>
          <w:rFonts w:ascii="Times New Roman" w:hAnsi="Times New Roman" w:cs="Times New Roman" w:hint="eastAsia"/>
          <w:sz w:val="24"/>
          <w:szCs w:val="24"/>
        </w:rPr>
        <w:t>D</w:t>
      </w:r>
      <w:r w:rsidR="00374059">
        <w:rPr>
          <w:rFonts w:ascii="Times New Roman" w:hAnsi="Times New Roman" w:cs="Times New Roman" w:hint="eastAsia"/>
          <w:sz w:val="24"/>
          <w:szCs w:val="24"/>
        </w:rPr>
        <w:t>/indel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xml:space="preserve"> signatures</w:t>
      </w:r>
      <w:r w:rsidR="00540405">
        <w:rPr>
          <w:rFonts w:ascii="Times New Roman" w:hAnsi="Times New Roman" w:cs="Times New Roman" w:hint="eastAsia"/>
          <w:sz w:val="24"/>
          <w:szCs w:val="24"/>
        </w:rPr>
        <w:t>. These were</w:t>
      </w:r>
      <w:r w:rsidRPr="00FA5CA0">
        <w:rPr>
          <w:rFonts w:ascii="Times New Roman" w:hAnsi="Times New Roman" w:cs="Times New Roman"/>
          <w:sz w:val="24"/>
          <w:szCs w:val="24"/>
        </w:rPr>
        <w:t xml:space="preserve"> further validat</w:t>
      </w:r>
      <w:r w:rsidR="00162BA6">
        <w:rPr>
          <w:rFonts w:ascii="Times New Roman" w:hAnsi="Times New Roman" w:cs="Times New Roman" w:hint="eastAsia"/>
          <w:sz w:val="24"/>
          <w:szCs w:val="24"/>
        </w:rPr>
        <w:t>ed</w:t>
      </w:r>
      <w:r w:rsidRPr="00FA5CA0">
        <w:rPr>
          <w:rFonts w:ascii="Times New Roman" w:hAnsi="Times New Roman" w:cs="Times New Roman"/>
          <w:sz w:val="24"/>
          <w:szCs w:val="24"/>
        </w:rPr>
        <w:t xml:space="preserve"> in </w:t>
      </w:r>
      <w:r w:rsidR="00540405">
        <w:rPr>
          <w:rFonts w:ascii="Times New Roman" w:hAnsi="Times New Roman" w:cs="Times New Roman" w:hint="eastAsia"/>
          <w:sz w:val="24"/>
          <w:szCs w:val="24"/>
        </w:rPr>
        <w:t>cell-culture</w:t>
      </w:r>
      <w:r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3435F6">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435F6">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3435F6">
        <w:rPr>
          <w:rFonts w:ascii="Times New Roman" w:hAnsi="Times New Roman" w:cs="Times New Roman"/>
          <w:sz w:val="24"/>
          <w:szCs w:val="24"/>
        </w:rPr>
        <w:fldChar w:fldCharType="separate"/>
      </w:r>
      <w:r w:rsidR="003435F6" w:rsidRPr="003435F6">
        <w:rPr>
          <w:rFonts w:ascii="Times New Roman" w:hAnsi="Times New Roman" w:cs="Times New Roman"/>
          <w:sz w:val="24"/>
        </w:rPr>
        <w:t>(Che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w:t>
      </w:r>
    </w:p>
    <w:p w14:paraId="6CAAB688" w14:textId="0249261B" w:rsidR="001C3296" w:rsidRPr="008A1C58" w:rsidRDefault="00594AAB" w:rsidP="008A1C58">
      <w:pPr>
        <w:spacing w:line="480" w:lineRule="auto"/>
        <w:rPr>
          <w:rFonts w:ascii="Times New Roman" w:hAnsi="Times New Roman" w:cs="Times New Roman"/>
          <w:sz w:val="24"/>
          <w:szCs w:val="24"/>
        </w:rPr>
      </w:pPr>
      <w:r w:rsidRPr="00594AAB">
        <w:rPr>
          <w:rFonts w:ascii="Times New Roman" w:hAnsi="Times New Roman" w:cs="Times New Roman"/>
          <w:sz w:val="24"/>
          <w:szCs w:val="24"/>
        </w:rPr>
        <w:t xml:space="preserve">While the characterization of mutational signatures has primarily concentrated on SBSs, ID signatures also offer valuable insights into mutagenic mechanisms. For instance, the tobacco smoking-associated mutational process not only includes C&gt;A (SBS4) and CC&gt;AA (DBS2) changes but also involves the removal of 1 bp </w:t>
      </w:r>
      <w:r w:rsidR="00212500">
        <w:rPr>
          <w:rFonts w:ascii="Times New Roman" w:hAnsi="Times New Roman" w:cs="Times New Roman" w:hint="eastAsia"/>
          <w:sz w:val="24"/>
          <w:szCs w:val="24"/>
        </w:rPr>
        <w:t>C</w:t>
      </w:r>
      <w:r w:rsidRPr="00594AAB">
        <w:rPr>
          <w:rFonts w:ascii="Times New Roman" w:hAnsi="Times New Roman" w:cs="Times New Roman"/>
          <w:sz w:val="24"/>
          <w:szCs w:val="24"/>
        </w:rPr>
        <w:t xml:space="preserve"> from polyC sequences of lengths 1-5, as indicated by ID3.</w:t>
      </w:r>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0"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w:t>
      </w:r>
    </w:p>
    <w:p w14:paraId="11F18476" w14:textId="1E6CE6A6" w:rsidR="00756A7C" w:rsidRPr="008A1C58" w:rsidRDefault="008F4B47" w:rsidP="008A1C58">
      <w:pPr>
        <w:spacing w:line="480" w:lineRule="auto"/>
        <w:rPr>
          <w:rFonts w:ascii="Times New Roman" w:hAnsi="Times New Roman" w:cs="Times New Roman"/>
          <w:sz w:val="24"/>
          <w:szCs w:val="24"/>
        </w:rPr>
      </w:pPr>
      <w:r w:rsidRPr="004F57D2">
        <w:rPr>
          <w:rFonts w:ascii="Times New Roman" w:hAnsi="Times New Roman" w:cs="Times New Roman" w:hint="eastAsia"/>
          <w:sz w:val="24"/>
          <w:szCs w:val="24"/>
          <w:highlight w:val="yellow"/>
        </w:rPr>
        <w:t>&lt;paragraph needs revisiting&gt;</w:t>
      </w:r>
      <w:r>
        <w:rPr>
          <w:rFonts w:ascii="Times New Roman" w:hAnsi="Times New Roman" w:cs="Times New Roman" w:hint="eastAsia"/>
          <w:sz w:val="24"/>
          <w:szCs w:val="24"/>
        </w:rPr>
        <w:t xml:space="preserve"> </w:t>
      </w:r>
      <w:r w:rsidR="00756A7C" w:rsidRPr="008A1C58">
        <w:rPr>
          <w:rFonts w:ascii="Times New Roman" w:hAnsi="Times New Roman" w:cs="Times New Roman"/>
          <w:sz w:val="24"/>
          <w:szCs w:val="24"/>
        </w:rPr>
        <w:t xml:space="preserve">The classification of </w:t>
      </w:r>
      <w:r w:rsidR="00211FBF" w:rsidRPr="008A1C58">
        <w:rPr>
          <w:rFonts w:ascii="Times New Roman" w:hAnsi="Times New Roman" w:cs="Times New Roman"/>
          <w:sz w:val="24"/>
          <w:szCs w:val="24"/>
        </w:rPr>
        <w:t>ID</w:t>
      </w:r>
      <w:r w:rsidR="00756A7C" w:rsidRPr="008A1C58">
        <w:rPr>
          <w:rFonts w:ascii="Times New Roman" w:hAnsi="Times New Roman" w:cs="Times New Roman"/>
          <w:sz w:val="24"/>
          <w:szCs w:val="24"/>
        </w:rPr>
        <w:t xml:space="preserve"> mutational signatures typically involves the examination of several key features, including indel length, sequence context</w:t>
      </w:r>
      <w:r w:rsidR="004F0233" w:rsidRPr="008A1C58">
        <w:rPr>
          <w:rFonts w:ascii="Times New Roman" w:hAnsi="Times New Roman" w:cs="Times New Roman"/>
          <w:sz w:val="24"/>
          <w:szCs w:val="24"/>
        </w:rPr>
        <w:t xml:space="preserve"> and </w:t>
      </w:r>
      <w:r w:rsidR="00756A7C" w:rsidRPr="008A1C58">
        <w:rPr>
          <w:rFonts w:ascii="Times New Roman" w:hAnsi="Times New Roman" w:cs="Times New Roman"/>
          <w:sz w:val="24"/>
          <w:szCs w:val="24"/>
        </w:rPr>
        <w:t xml:space="preserve">indel type. Indel length refers to the number of nucleotides inserted or deleted, ranging from a single base pair to larger genomic fragments. Sequence context encompasses the nucleotide composition surrounding the indel site, which may provide insights into the underlying mutagenic mechanisms or sequence preferences. </w:t>
      </w:r>
      <w:r w:rsidR="004F0233" w:rsidRPr="008A1C58">
        <w:rPr>
          <w:rFonts w:ascii="Times New Roman" w:hAnsi="Times New Roman" w:cs="Times New Roman"/>
          <w:sz w:val="24"/>
          <w:szCs w:val="24"/>
        </w:rPr>
        <w:t>In this context,</w:t>
      </w:r>
      <w:r w:rsidR="009F7D90" w:rsidRPr="008A1C58">
        <w:rPr>
          <w:rFonts w:ascii="Times New Roman" w:hAnsi="Times New Roman" w:cs="Times New Roman"/>
          <w:sz w:val="24"/>
          <w:szCs w:val="24"/>
        </w:rPr>
        <w:t xml:space="preserve"> </w:t>
      </w:r>
      <w:r w:rsidR="004F0233" w:rsidRPr="008A1C58">
        <w:rPr>
          <w:rFonts w:ascii="Times New Roman" w:hAnsi="Times New Roman" w:cs="Times New Roman"/>
          <w:sz w:val="24"/>
          <w:szCs w:val="24"/>
        </w:rPr>
        <w:t>we do not consider complex indel events involving a combination of insertions and deletions.</w:t>
      </w:r>
      <w:r w:rsidR="000470BE" w:rsidRPr="008A1C58">
        <w:rPr>
          <w:rFonts w:ascii="Times New Roman" w:hAnsi="Times New Roman" w:cs="Times New Roman"/>
          <w:sz w:val="24"/>
          <w:szCs w:val="24"/>
        </w:rPr>
        <w:t xml:space="preserve"> </w:t>
      </w:r>
      <w:r w:rsidR="00AB3F42" w:rsidRPr="008A1C58">
        <w:rPr>
          <w:rFonts w:ascii="Times New Roman" w:hAnsi="Times New Roman" w:cs="Times New Roman"/>
          <w:sz w:val="24"/>
          <w:szCs w:val="24"/>
        </w:rPr>
        <w:t xml:space="preserve">It considers insertions and deletions of single base pair of C or T, </w:t>
      </w:r>
      <w:r w:rsidR="00525B0A" w:rsidRPr="008A1C58">
        <w:rPr>
          <w:rFonts w:ascii="Times New Roman" w:hAnsi="Times New Roman" w:cs="Times New Roman"/>
          <w:sz w:val="24"/>
          <w:szCs w:val="24"/>
        </w:rPr>
        <w:t xml:space="preserve">longer </w:t>
      </w:r>
      <w:r w:rsidR="009C28DA" w:rsidRPr="008A1C58">
        <w:rPr>
          <w:rFonts w:ascii="Times New Roman" w:hAnsi="Times New Roman" w:cs="Times New Roman"/>
          <w:sz w:val="24"/>
          <w:szCs w:val="24"/>
        </w:rPr>
        <w:t>fragments</w:t>
      </w:r>
      <w:r w:rsidR="00525B0A" w:rsidRPr="008A1C58">
        <w:rPr>
          <w:rFonts w:ascii="Times New Roman" w:hAnsi="Times New Roman" w:cs="Times New Roman"/>
          <w:sz w:val="24"/>
          <w:szCs w:val="24"/>
        </w:rPr>
        <w:t xml:space="preserve"> from repeats or microhomologies, </w:t>
      </w:r>
      <w:r w:rsidR="00AA2F80" w:rsidRPr="008A1C58">
        <w:rPr>
          <w:rFonts w:ascii="Times New Roman" w:hAnsi="Times New Roman" w:cs="Times New Roman"/>
          <w:sz w:val="24"/>
          <w:szCs w:val="24"/>
        </w:rPr>
        <w:t>and result</w:t>
      </w:r>
      <w:r w:rsidR="006C6D41">
        <w:rPr>
          <w:rFonts w:ascii="Times New Roman" w:hAnsi="Times New Roman" w:cs="Times New Roman" w:hint="eastAsia"/>
          <w:sz w:val="24"/>
          <w:szCs w:val="24"/>
        </w:rPr>
        <w:t>s</w:t>
      </w:r>
      <w:r w:rsidR="00AA2F80" w:rsidRPr="008A1C58">
        <w:rPr>
          <w:rFonts w:ascii="Times New Roman" w:hAnsi="Times New Roman" w:cs="Times New Roman"/>
          <w:sz w:val="24"/>
          <w:szCs w:val="24"/>
        </w:rPr>
        <w:t xml:space="preserve"> in 83 indel types (ID83). </w:t>
      </w:r>
    </w:p>
    <w:p w14:paraId="2229B932" w14:textId="5307EEA0" w:rsidR="002F5E7E" w:rsidRPr="004E3141" w:rsidRDefault="00B517FD" w:rsidP="008A1C58">
      <w:pPr>
        <w:spacing w:line="480" w:lineRule="auto"/>
        <w:rPr>
          <w:rFonts w:ascii="Times New Roman" w:hAnsi="Times New Roman" w:cs="Times New Roman"/>
          <w:sz w:val="24"/>
          <w:szCs w:val="24"/>
        </w:rPr>
      </w:pPr>
      <w:r w:rsidRPr="00B517FD">
        <w:rPr>
          <w:rFonts w:ascii="Times New Roman" w:hAnsi="Times New Roman" w:cs="Times New Roman"/>
          <w:sz w:val="24"/>
          <w:szCs w:val="24"/>
        </w:rPr>
        <w:t xml:space="preserve">In this study, we collected somatic mutation data from over 7,000 tumor genomes across two large pan-cancer datasets: PCAWG (Pan-Cancer Analysis of Whole Genomes) [Alexandrov, Ally, et al. 2020] and HMF (Hartwig Medical Foundation) [Priestley et al. 2019]. By systematically analyzing and classifying ID mutational signatures in these cancer genomes using a Hierarchical Dirichlet Process-based tool, we established a repertoire of 33 ID mutational </w:t>
      </w:r>
      <w:r w:rsidRPr="00B517FD">
        <w:rPr>
          <w:rFonts w:ascii="Times New Roman" w:hAnsi="Times New Roman" w:cs="Times New Roman"/>
          <w:sz w:val="24"/>
          <w:szCs w:val="24"/>
        </w:rPr>
        <w:lastRenderedPageBreak/>
        <w:t xml:space="preserve">signatures, including 15 novel signatures and several updated known signatures. We validated a novel ID mutational signature associated with TOP1-TAM (Topoisomerase 1-transcription-associated mutagenesis) within the context of RNASEH2B deficiency by investigating the genetic background and conducting in vitro experiments. Additionally, leveraging the higher rate of microsatellite instability (MSI) in the HMF dataset, we identified </w:t>
      </w:r>
      <w:r w:rsidR="00D41DC7">
        <w:rPr>
          <w:rFonts w:ascii="Times New Roman" w:hAnsi="Times New Roman" w:cs="Times New Roman" w:hint="eastAsia"/>
          <w:sz w:val="24"/>
          <w:szCs w:val="24"/>
        </w:rPr>
        <w:t>four</w:t>
      </w:r>
      <w:r w:rsidRPr="00B517FD">
        <w:rPr>
          <w:rFonts w:ascii="Times New Roman" w:hAnsi="Times New Roman" w:cs="Times New Roman"/>
          <w:sz w:val="24"/>
          <w:szCs w:val="24"/>
        </w:rPr>
        <w:t xml:space="preserve"> novel ID signatures significantly associated with MSI status.</w:t>
      </w:r>
      <w:r w:rsidR="0000338F">
        <w:rPr>
          <w:rFonts w:ascii="Times New Roman" w:hAnsi="Times New Roman" w:cs="Times New Roman" w:hint="eastAsia"/>
          <w:sz w:val="24"/>
          <w:szCs w:val="24"/>
        </w:rPr>
        <w:t xml:space="preserve"> </w:t>
      </w:r>
      <w:r w:rsidR="00D56CC0" w:rsidRPr="00D56CC0">
        <w:rPr>
          <w:rFonts w:ascii="Times New Roman" w:hAnsi="Times New Roman" w:cs="Times New Roman"/>
          <w:sz w:val="24"/>
          <w:szCs w:val="24"/>
        </w:rPr>
        <w:t>Our analysis encompassed clinical characteristics, extended sequence contexts, and contributions</w:t>
      </w:r>
      <w:r w:rsidR="00D56CC0">
        <w:rPr>
          <w:rFonts w:ascii="Times New Roman" w:hAnsi="Times New Roman" w:cs="Times New Roman" w:hint="eastAsia"/>
          <w:sz w:val="24"/>
          <w:szCs w:val="24"/>
        </w:rPr>
        <w:t xml:space="preserve"> to key cancer genes</w:t>
      </w:r>
      <w:r w:rsidR="00D56CC0" w:rsidRPr="00D56CC0">
        <w:rPr>
          <w:rFonts w:ascii="Times New Roman" w:hAnsi="Times New Roman" w:cs="Times New Roman"/>
          <w:sz w:val="24"/>
          <w:szCs w:val="24"/>
        </w:rPr>
        <w:t>, providing a comprehensive characterization of ID mutational signatures.</w:t>
      </w:r>
    </w:p>
    <w:p w14:paraId="7D57C4E3" w14:textId="58B7E71A"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274DCAAB" w14:textId="4DF1E5B7" w:rsidR="005B7AA1" w:rsidRPr="008A1C58"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As Non-negative Matrix Factorization (NMF) is widely used for signature discovery analysis, the tool based on a non-parametric Bayesian approach demonstrates significant advantages. This approach allows for the automatic inference of optimal solutions and the sensitive and accurate extraction of </w:t>
      </w:r>
      <w:r w:rsidR="00756A7C" w:rsidRPr="008A1C58">
        <w:rPr>
          <w:rFonts w:ascii="Times New Roman" w:hAnsi="Times New Roman" w:cs="Times New Roman"/>
          <w:sz w:val="24"/>
          <w:szCs w:val="24"/>
        </w:rPr>
        <w:t xml:space="preserve">mutational </w:t>
      </w:r>
      <w:r w:rsidRPr="008A1C58">
        <w:rPr>
          <w:rFonts w:ascii="Times New Roman" w:hAnsi="Times New Roman" w:cs="Times New Roman"/>
          <w:sz w:val="24"/>
          <w:szCs w:val="24"/>
        </w:rPr>
        <w:t xml:space="preserve">signatures from large cohorts. </w:t>
      </w:r>
      <w:r w:rsidR="009557AE" w:rsidRPr="008A1C58">
        <w:rPr>
          <w:rFonts w:ascii="Times New Roman" w:hAnsi="Times New Roman" w:cs="Times New Roman"/>
          <w:sz w:val="24"/>
          <w:szCs w:val="24"/>
        </w:rPr>
        <w:t xml:space="preserve">The development of Hierarchical Dirichlet Process (HDP) based extraction model mSigHdp allows a more sensitive and accurate extraction of </w:t>
      </w:r>
      <w:r w:rsidR="005C7125">
        <w:rPr>
          <w:rFonts w:ascii="Times New Roman" w:hAnsi="Times New Roman" w:cs="Times New Roman" w:hint="eastAsia"/>
          <w:sz w:val="24"/>
          <w:szCs w:val="24"/>
        </w:rPr>
        <w:t>ID</w:t>
      </w:r>
      <w:r w:rsidR="009557AE" w:rsidRPr="008A1C58">
        <w:rPr>
          <w:rFonts w:ascii="Times New Roman" w:hAnsi="Times New Roman" w:cs="Times New Roman"/>
          <w:sz w:val="24"/>
          <w:szCs w:val="24"/>
        </w:rPr>
        <w:t xml:space="preserve"> signatures from large scales of genomics data</w:t>
      </w:r>
      <w:r w:rsidR="00ED5E5C">
        <w:rPr>
          <w:rFonts w:ascii="Times New Roman" w:hAnsi="Times New Roman" w:cs="Times New Roman" w:hint="eastAsia"/>
          <w:sz w:val="24"/>
          <w:szCs w:val="24"/>
        </w:rPr>
        <w:t xml:space="preserve">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We performed </w:t>
      </w:r>
      <w:r w:rsidRPr="008A1C58">
        <w:rPr>
          <w:rFonts w:ascii="Times New Roman" w:hAnsi="Times New Roman" w:cs="Times New Roman"/>
          <w:i/>
          <w:iCs/>
          <w:sz w:val="24"/>
          <w:szCs w:val="24"/>
        </w:rPr>
        <w:t>d</w:t>
      </w:r>
      <w:r w:rsidR="00FC5DE0" w:rsidRPr="008A1C58">
        <w:rPr>
          <w:rFonts w:ascii="Times New Roman" w:hAnsi="Times New Roman" w:cs="Times New Roman"/>
          <w:i/>
          <w:iCs/>
          <w:sz w:val="24"/>
          <w:szCs w:val="24"/>
        </w:rPr>
        <w:t xml:space="preserve">e </w:t>
      </w:r>
      <w:r w:rsidRPr="008A1C58">
        <w:rPr>
          <w:rFonts w:ascii="Times New Roman" w:hAnsi="Times New Roman" w:cs="Times New Roman"/>
          <w:i/>
          <w:iCs/>
          <w:sz w:val="24"/>
          <w:szCs w:val="24"/>
        </w:rPr>
        <w:t>novo</w:t>
      </w:r>
      <w:r w:rsidRPr="008A1C58">
        <w:rPr>
          <w:rFonts w:ascii="Times New Roman" w:hAnsi="Times New Roman" w:cs="Times New Roman"/>
          <w:sz w:val="24"/>
          <w:szCs w:val="24"/>
        </w:rPr>
        <w:t xml:space="preserve"> mutational signature analysis using mSigHdp on a total of 7</w:t>
      </w:r>
      <w:r w:rsidR="00FD0427">
        <w:rPr>
          <w:rFonts w:ascii="Times New Roman" w:hAnsi="Times New Roman" w:cs="Times New Roman" w:hint="eastAsia"/>
          <w:sz w:val="24"/>
          <w:szCs w:val="24"/>
        </w:rPr>
        <w:t>,</w:t>
      </w:r>
      <w:r w:rsidR="00971F41" w:rsidRPr="008A1C58">
        <w:rPr>
          <w:rFonts w:ascii="Times New Roman" w:hAnsi="Times New Roman" w:cs="Times New Roman"/>
          <w:sz w:val="24"/>
          <w:szCs w:val="24"/>
        </w:rPr>
        <w:t>013</w:t>
      </w:r>
      <w:r w:rsidRPr="008A1C58">
        <w:rPr>
          <w:rFonts w:ascii="Times New Roman" w:hAnsi="Times New Roman" w:cs="Times New Roman"/>
          <w:sz w:val="24"/>
          <w:szCs w:val="24"/>
        </w:rPr>
        <w:t xml:space="preserve"> whole-genome sequencing (WGS) samples. This dataset comprises 2</w:t>
      </w:r>
      <w:r w:rsidR="003E6C29">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w:t>
      </w:r>
      <w:r w:rsidR="00084B01" w:rsidRPr="008A1C58">
        <w:rPr>
          <w:rFonts w:ascii="Times New Roman" w:hAnsi="Times New Roman" w:cs="Times New Roman"/>
          <w:sz w:val="24"/>
          <w:szCs w:val="24"/>
        </w:rPr>
        <w:t xml:space="preserve">PCAWG </w:t>
      </w:r>
      <w:r w:rsidR="00881A08">
        <w:rPr>
          <w:rFonts w:ascii="Times New Roman" w:hAnsi="Times New Roman" w:cs="Times New Roman" w:hint="eastAsia"/>
          <w:sz w:val="24"/>
          <w:szCs w:val="24"/>
        </w:rPr>
        <w:t>dataset</w:t>
      </w:r>
      <w:r w:rsidR="00084B01" w:rsidRPr="008A1C58">
        <w:rPr>
          <w:rFonts w:ascii="Times New Roman" w:hAnsi="Times New Roman" w:cs="Times New Roman"/>
          <w:sz w:val="24"/>
          <w:szCs w:val="24"/>
        </w:rPr>
        <w:t xml:space="preserve"> and</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4</w:t>
      </w:r>
      <w:r w:rsidR="009C6EB6">
        <w:rPr>
          <w:rFonts w:ascii="Times New Roman" w:hAnsi="Times New Roman" w:cs="Times New Roman" w:hint="eastAsia"/>
          <w:sz w:val="24"/>
          <w:szCs w:val="24"/>
        </w:rPr>
        <w:t>,</w:t>
      </w:r>
      <w:r w:rsidR="006C647A" w:rsidRPr="008A1C58">
        <w:rPr>
          <w:rFonts w:ascii="Times New Roman" w:hAnsi="Times New Roman" w:cs="Times New Roman"/>
          <w:sz w:val="24"/>
          <w:szCs w:val="24"/>
        </w:rPr>
        <w:t>233</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HMF</w:t>
      </w:r>
      <w:r w:rsidR="00084B01" w:rsidRPr="008A1C58">
        <w:rPr>
          <w:rFonts w:ascii="Times New Roman" w:hAnsi="Times New Roman" w:cs="Times New Roman"/>
          <w:sz w:val="24"/>
          <w:szCs w:val="24"/>
        </w:rPr>
        <w:t xml:space="preserve"> </w:t>
      </w:r>
      <w:r w:rsidR="00881A08">
        <w:rPr>
          <w:rFonts w:ascii="Times New Roman" w:hAnsi="Times New Roman" w:cs="Times New Roman" w:hint="eastAsia"/>
          <w:sz w:val="24"/>
          <w:szCs w:val="24"/>
        </w:rPr>
        <w:t>dataset</w:t>
      </w:r>
      <w:r w:rsidRPr="008A1C58">
        <w:rPr>
          <w:rFonts w:ascii="Times New Roman" w:hAnsi="Times New Roman" w:cs="Times New Roman"/>
          <w:sz w:val="24"/>
          <w:szCs w:val="24"/>
        </w:rPr>
        <w:t xml:space="preserve">. The extraction was </w:t>
      </w:r>
      <w:r w:rsidR="00CA4AC1"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in </w:t>
      </w:r>
      <w:r w:rsidR="009025BD">
        <w:rPr>
          <w:rFonts w:ascii="Times New Roman" w:hAnsi="Times New Roman" w:cs="Times New Roman" w:hint="eastAsia"/>
          <w:sz w:val="24"/>
          <w:szCs w:val="24"/>
        </w:rPr>
        <w:t>three</w:t>
      </w:r>
      <w:r w:rsidRPr="008A1C58">
        <w:rPr>
          <w:rFonts w:ascii="Times New Roman" w:hAnsi="Times New Roman" w:cs="Times New Roman"/>
          <w:sz w:val="24"/>
          <w:szCs w:val="24"/>
        </w:rPr>
        <w:t xml:space="preserve"> ways: (1) all samples together</w:t>
      </w:r>
      <w:r w:rsidR="009025BD">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2) </w:t>
      </w:r>
      <w:r w:rsidR="009C6EB6">
        <w:rPr>
          <w:rFonts w:ascii="Times New Roman" w:hAnsi="Times New Roman" w:cs="Times New Roman" w:hint="eastAsia"/>
          <w:sz w:val="24"/>
          <w:szCs w:val="24"/>
        </w:rPr>
        <w:t>samples</w:t>
      </w:r>
      <w:r w:rsidR="00394149">
        <w:rPr>
          <w:rFonts w:ascii="Times New Roman" w:hAnsi="Times New Roman" w:cs="Times New Roman" w:hint="eastAsia"/>
          <w:sz w:val="24"/>
          <w:szCs w:val="24"/>
        </w:rPr>
        <w:t xml:space="preserve">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3) </w:t>
      </w:r>
      <w:r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Pr="008A1C58">
        <w:rPr>
          <w:rFonts w:ascii="Times New Roman" w:hAnsi="Times New Roman" w:cs="Times New Roman"/>
          <w:sz w:val="24"/>
          <w:szCs w:val="24"/>
        </w:rPr>
        <w:t xml:space="preserve">. </w:t>
      </w:r>
    </w:p>
    <w:p w14:paraId="5AB8A581" w14:textId="718BF577" w:rsidR="00523CE5" w:rsidRPr="008A1C58" w:rsidRDefault="00A769C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We then consolidated highly similar signatures from all extractions and removed the ones that can be reconstructed by other signatures</w:t>
      </w:r>
      <w:r w:rsidR="00523CE5" w:rsidRPr="008A1C58">
        <w:rPr>
          <w:rFonts w:ascii="Times New Roman" w:hAnsi="Times New Roman" w:cs="Times New Roman"/>
          <w:sz w:val="24"/>
          <w:szCs w:val="24"/>
        </w:rPr>
        <w:t>.</w:t>
      </w:r>
      <w:r w:rsidR="005B7AA1" w:rsidRPr="008A1C58">
        <w:rPr>
          <w:rFonts w:ascii="Times New Roman" w:hAnsi="Times New Roman" w:cs="Times New Roman"/>
          <w:sz w:val="24"/>
          <w:szCs w:val="24"/>
        </w:rPr>
        <w:t xml:space="preserve"> </w:t>
      </w:r>
      <w:r w:rsidR="00001A60" w:rsidRPr="008A1C58">
        <w:rPr>
          <w:rFonts w:ascii="Times New Roman" w:hAnsi="Times New Roman" w:cs="Times New Roman"/>
          <w:sz w:val="24"/>
          <w:szCs w:val="24"/>
        </w:rPr>
        <w:t xml:space="preserve">Next, we compared our mSigHdp-extracted signatures to those in COSMIC v3.4, </w:t>
      </w:r>
      <w:r w:rsidR="008E3C73" w:rsidRPr="008A1C58">
        <w:rPr>
          <w:rFonts w:ascii="Times New Roman" w:hAnsi="Times New Roman" w:cs="Times New Roman"/>
          <w:sz w:val="24"/>
          <w:szCs w:val="24"/>
        </w:rPr>
        <w:t>a</w:t>
      </w:r>
      <w:r w:rsidR="0081120F" w:rsidRPr="008A1C58">
        <w:rPr>
          <w:rFonts w:ascii="Times New Roman" w:hAnsi="Times New Roman" w:cs="Times New Roman"/>
          <w:sz w:val="24"/>
          <w:szCs w:val="24"/>
        </w:rPr>
        <w:t xml:space="preserve">nd </w:t>
      </w:r>
      <w:r w:rsidR="00394149" w:rsidRPr="008A1C58">
        <w:rPr>
          <w:rFonts w:ascii="Times New Roman" w:hAnsi="Times New Roman" w:cs="Times New Roman"/>
          <w:sz w:val="24"/>
          <w:szCs w:val="24"/>
        </w:rPr>
        <w:t>categorized</w:t>
      </w:r>
      <w:r w:rsidR="00001A60" w:rsidRPr="008A1C58">
        <w:rPr>
          <w:rFonts w:ascii="Times New Roman" w:hAnsi="Times New Roman" w:cs="Times New Roman"/>
          <w:sz w:val="24"/>
          <w:szCs w:val="24"/>
        </w:rPr>
        <w:t xml:space="preserve"> them into three groups: (1) previously reported signatures (matching COSMIC v3.4 with cosine similarity &gt; 0.</w:t>
      </w:r>
      <w:r w:rsidR="0081120F" w:rsidRPr="008A1C58">
        <w:rPr>
          <w:rFonts w:ascii="Times New Roman" w:hAnsi="Times New Roman" w:cs="Times New Roman"/>
          <w:sz w:val="24"/>
          <w:szCs w:val="24"/>
        </w:rPr>
        <w:t>85</w:t>
      </w:r>
      <w:r w:rsidR="00001A60" w:rsidRPr="008A1C58">
        <w:rPr>
          <w:rFonts w:ascii="Times New Roman" w:hAnsi="Times New Roman" w:cs="Times New Roman"/>
          <w:sz w:val="24"/>
          <w:szCs w:val="24"/>
        </w:rPr>
        <w:t>), labeled "C_IDX"</w:t>
      </w:r>
      <w:r w:rsidR="0081120F" w:rsidRPr="008A1C58">
        <w:rPr>
          <w:rFonts w:ascii="Times New Roman" w:hAnsi="Times New Roman" w:cs="Times New Roman"/>
          <w:sz w:val="24"/>
          <w:szCs w:val="24"/>
        </w:rPr>
        <w:t xml:space="preserve"> (Figure</w:t>
      </w:r>
      <w:r w:rsidR="00D167D3" w:rsidRPr="008A1C58">
        <w:rPr>
          <w:rFonts w:ascii="Times New Roman" w:hAnsi="Times New Roman" w:cs="Times New Roman"/>
          <w:sz w:val="24"/>
          <w:szCs w:val="24"/>
        </w:rPr>
        <w:t xml:space="preserve"> </w:t>
      </w:r>
      <w:r w:rsidR="0081120F" w:rsidRPr="008A1C58">
        <w:rPr>
          <w:rFonts w:ascii="Times New Roman" w:hAnsi="Times New Roman" w:cs="Times New Roman"/>
          <w:sz w:val="24"/>
          <w:szCs w:val="24"/>
        </w:rPr>
        <w:t>1</w:t>
      </w:r>
      <w:r w:rsidR="002D0A8B" w:rsidRPr="008A1C58">
        <w:rPr>
          <w:rFonts w:ascii="Times New Roman" w:hAnsi="Times New Roman" w:cs="Times New Roman"/>
          <w:sz w:val="24"/>
          <w:szCs w:val="24"/>
        </w:rPr>
        <w:t>B</w:t>
      </w:r>
      <w:r w:rsidR="0081120F" w:rsidRPr="008A1C58">
        <w:rPr>
          <w:rFonts w:ascii="Times New Roman" w:hAnsi="Times New Roman" w:cs="Times New Roman"/>
          <w:sz w:val="24"/>
          <w:szCs w:val="24"/>
        </w:rPr>
        <w:t xml:space="preserve">, </w:t>
      </w:r>
      <w:r w:rsidR="00D167D3" w:rsidRPr="008A1C58">
        <w:rPr>
          <w:rFonts w:ascii="Times New Roman" w:hAnsi="Times New Roman" w:cs="Times New Roman"/>
          <w:sz w:val="24"/>
          <w:szCs w:val="24"/>
        </w:rPr>
        <w:t>Figure S</w:t>
      </w:r>
      <w:r w:rsidR="0081120F" w:rsidRPr="008A1C58">
        <w:rPr>
          <w:rFonts w:ascii="Times New Roman" w:hAnsi="Times New Roman" w:cs="Times New Roman"/>
          <w:sz w:val="24"/>
          <w:szCs w:val="24"/>
        </w:rPr>
        <w:t>1)</w:t>
      </w:r>
      <w:r w:rsidR="00001A60" w:rsidRPr="008A1C58">
        <w:rPr>
          <w:rFonts w:ascii="Times New Roman" w:hAnsi="Times New Roman" w:cs="Times New Roman"/>
          <w:sz w:val="24"/>
          <w:szCs w:val="24"/>
        </w:rPr>
        <w:t>; (2) merged signatures combining multiple COSMIC v3.4 signatures; and (3) novel signatures not fitting the previous categories, labeled "H_IDX"</w:t>
      </w:r>
      <w:r w:rsidR="004A2C20"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C</w:t>
      </w:r>
      <w:r w:rsidR="004A2C20" w:rsidRPr="008A1C58">
        <w:rPr>
          <w:rFonts w:ascii="Times New Roman" w:hAnsi="Times New Roman" w:cs="Times New Roman"/>
          <w:sz w:val="24"/>
          <w:szCs w:val="24"/>
        </w:rPr>
        <w:t>)</w:t>
      </w:r>
      <w:r w:rsidR="00001A60" w:rsidRPr="008A1C58">
        <w:rPr>
          <w:rFonts w:ascii="Times New Roman" w:hAnsi="Times New Roman" w:cs="Times New Roman"/>
          <w:sz w:val="24"/>
          <w:szCs w:val="24"/>
        </w:rPr>
        <w:t>. Our analysis concentrates on groups (1) and (3), omitting merged signatures as they are explicable by known signatures</w:t>
      </w:r>
      <w:r w:rsidR="002133F0">
        <w:rPr>
          <w:rFonts w:ascii="Times New Roman" w:hAnsi="Times New Roman" w:cs="Times New Roman" w:hint="eastAsia"/>
          <w:sz w:val="24"/>
          <w:szCs w:val="24"/>
        </w:rPr>
        <w:t xml:space="preserve"> from (1)</w:t>
      </w:r>
      <w:r w:rsidR="00001A60" w:rsidRPr="008A1C58">
        <w:rPr>
          <w:rFonts w:ascii="Times New Roman" w:hAnsi="Times New Roman" w:cs="Times New Roman"/>
          <w:sz w:val="24"/>
          <w:szCs w:val="24"/>
        </w:rPr>
        <w:t>. In total, we identified 3</w:t>
      </w:r>
      <w:r w:rsidR="00074A03">
        <w:rPr>
          <w:rFonts w:ascii="Times New Roman" w:hAnsi="Times New Roman" w:cs="Times New Roman" w:hint="eastAsia"/>
          <w:sz w:val="24"/>
          <w:szCs w:val="24"/>
        </w:rPr>
        <w:t>3</w:t>
      </w:r>
      <w:r w:rsidR="00001A60" w:rsidRPr="008A1C58">
        <w:rPr>
          <w:rFonts w:ascii="Times New Roman" w:hAnsi="Times New Roman" w:cs="Times New Roman"/>
          <w:sz w:val="24"/>
          <w:szCs w:val="24"/>
        </w:rPr>
        <w:t xml:space="preserve"> ID mutational signatures.</w:t>
      </w:r>
    </w:p>
    <w:p w14:paraId="5AF43DE1" w14:textId="1DC62E85" w:rsidR="003A4923" w:rsidRPr="008A1C58" w:rsidRDefault="00626C2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 signatures</w:t>
      </w:r>
    </w:p>
    <w:p w14:paraId="2C2E72AA" w14:textId="235BF189" w:rsidR="00743039" w:rsidRPr="008A1C58" w:rsidRDefault="00587F8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Our analysis successfully reproduced 1</w:t>
      </w:r>
      <w:r w:rsidR="000E2AC9">
        <w:rPr>
          <w:rFonts w:ascii="Times New Roman" w:hAnsi="Times New Roman" w:cs="Times New Roman" w:hint="eastAsia"/>
          <w:sz w:val="24"/>
          <w:szCs w:val="24"/>
        </w:rPr>
        <w:t>8</w:t>
      </w:r>
      <w:r w:rsidRPr="008A1C58">
        <w:rPr>
          <w:rFonts w:ascii="Times New Roman" w:hAnsi="Times New Roman" w:cs="Times New Roman"/>
          <w:sz w:val="24"/>
          <w:szCs w:val="24"/>
        </w:rPr>
        <w:t xml:space="preserve"> out of 23 COSMIC (v3.4) ID signatures. The remaining </w:t>
      </w:r>
      <w:r w:rsidR="000E2AC9">
        <w:rPr>
          <w:rFonts w:ascii="Times New Roman" w:hAnsi="Times New Roman" w:cs="Times New Roman" w:hint="eastAsia"/>
          <w:sz w:val="24"/>
          <w:szCs w:val="24"/>
        </w:rPr>
        <w:t>5</w:t>
      </w:r>
      <w:r w:rsidRPr="008A1C58">
        <w:rPr>
          <w:rFonts w:ascii="Times New Roman" w:hAnsi="Times New Roman" w:cs="Times New Roman"/>
          <w:sz w:val="24"/>
          <w:szCs w:val="24"/>
        </w:rPr>
        <w:t xml:space="preserve"> signatures were either derived from whole-exome sequencing (WES) data (e.g., ID15 and ID16) or from studies not utilizing PCAWG or HMF data (e.g., ID20, ID21, ID22).</w:t>
      </w:r>
      <w:r w:rsidR="00CE35BA" w:rsidRPr="00CE35BA">
        <w:t xml:space="preserve"> </w:t>
      </w:r>
      <w:r w:rsidR="00CE35BA" w:rsidRPr="00CE35BA">
        <w:rPr>
          <w:rFonts w:ascii="Times New Roman" w:hAnsi="Times New Roman" w:cs="Times New Roman"/>
          <w:sz w:val="24"/>
          <w:szCs w:val="24"/>
        </w:rPr>
        <w:t>In summary, mSigHdp's capability to identify nearly all COSMIC signatures underscores its reliability in mutational signature analysis.</w:t>
      </w:r>
    </w:p>
    <w:p w14:paraId="70E0A810" w14:textId="2828BBD4" w:rsidR="00995F4D" w:rsidRPr="008A1C58"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urthermore, several noteworthy differences were observed, and we believe that mSigHdp provides a more biologically reasonable </w:t>
      </w:r>
      <w:r w:rsidR="00EF6F4B" w:rsidRPr="008A1C58">
        <w:rPr>
          <w:rFonts w:ascii="Times New Roman" w:hAnsi="Times New Roman" w:cs="Times New Roman"/>
          <w:sz w:val="24"/>
          <w:szCs w:val="24"/>
        </w:rPr>
        <w:t>analysis</w:t>
      </w:r>
      <w:r w:rsidRPr="008A1C58">
        <w:rPr>
          <w:rFonts w:ascii="Times New Roman" w:hAnsi="Times New Roman" w:cs="Times New Roman"/>
          <w:sz w:val="24"/>
          <w:szCs w:val="24"/>
        </w:rPr>
        <w:t xml:space="preserve">: (1) In contrast to the C_ID9 identified in our extraction, the COSMIC ID9 signature exhibits a near-depletion of the INS:1:T:5+ motif. This discrepancy may arise from the prevalence of the INS:1:T:5+ peak in almost all tumors. </w:t>
      </w:r>
      <w:r w:rsidR="001C05A7" w:rsidRPr="008A1C58">
        <w:rPr>
          <w:rFonts w:ascii="Times New Roman" w:hAnsi="Times New Roman" w:cs="Times New Roman"/>
          <w:sz w:val="24"/>
          <w:szCs w:val="24"/>
        </w:rPr>
        <w:t xml:space="preserve">Biologically, a mutagenic process removing a single thymine base from polyT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polyT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2)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2</w:t>
      </w:r>
      <w:r w:rsidR="001F205C">
        <w:rPr>
          <w:rFonts w:ascii="Times New Roman" w:hAnsi="Times New Roman" w:cs="Times New Roman" w:hint="eastAsia"/>
          <w:sz w:val="24"/>
          <w:szCs w:val="24"/>
        </w:rPr>
        <w:t>A,B</w:t>
      </w:r>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commentRangeStart w:id="1"/>
      <w:r w:rsidR="00414F16"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w:t>
      </w:r>
      <w:r w:rsidR="00414F16" w:rsidRPr="00A70D28">
        <w:rPr>
          <w:rFonts w:ascii="Times New Roman" w:hAnsi="Times New Roman" w:cs="Times New Roman"/>
          <w:sz w:val="24"/>
          <w:szCs w:val="24"/>
        </w:rPr>
        <w:lastRenderedPageBreak/>
        <w:t>long deletions less than 10 nt, with almost no deletions longer than 30 nt, while ID8 displays a more even distribution of deletions ranging from 5 to over 30 nt (</w:t>
      </w:r>
      <w:r w:rsidR="00414F16">
        <w:rPr>
          <w:rFonts w:ascii="Times New Roman" w:hAnsi="Times New Roman" w:cs="Times New Roman" w:hint="eastAsia"/>
          <w:sz w:val="24"/>
          <w:szCs w:val="24"/>
        </w:rPr>
        <w:t>Figure S2C</w:t>
      </w:r>
      <w:r w:rsidR="00414F16" w:rsidRPr="00A70D28">
        <w:rPr>
          <w:rFonts w:ascii="Times New Roman" w:hAnsi="Times New Roman" w:cs="Times New Roman"/>
          <w:sz w:val="24"/>
          <w:szCs w:val="24"/>
        </w:rPr>
        <w:t>)</w:t>
      </w:r>
      <w:commentRangeEnd w:id="1"/>
      <w:r w:rsidR="00414F16">
        <w:rPr>
          <w:rFonts w:ascii="Times New Roman" w:hAnsi="Times New Roman" w:cs="Times New Roman" w:hint="eastAsia"/>
          <w:sz w:val="24"/>
          <w:szCs w:val="24"/>
        </w:rPr>
        <w:t xml:space="preserve">. </w:t>
      </w:r>
      <w:r w:rsidR="00414F16">
        <w:rPr>
          <w:rStyle w:val="CommentReference"/>
        </w:rPr>
        <w:commentReference w:id="1"/>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2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2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64307A" w:rsidRPr="008A1C58">
        <w:rPr>
          <w:rFonts w:ascii="Times New Roman" w:hAnsi="Times New Roman" w:cs="Times New Roman"/>
          <w:sz w:val="24"/>
          <w:szCs w:val="24"/>
        </w:rPr>
        <w:t xml:space="preserve">(3)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7 signature demonstrates a closer resemblance to the ID_TOP2A signature identified by Boot et al. than to COSMIC ID17 (Figure S</w:t>
      </w:r>
      <w:r w:rsidR="0055585E">
        <w:rPr>
          <w:rFonts w:ascii="Times New Roman" w:hAnsi="Times New Roman" w:cs="Times New Roman" w:hint="eastAsia"/>
          <w:sz w:val="24"/>
          <w:szCs w:val="24"/>
        </w:rPr>
        <w:t>3</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64CAFC01"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mSigHdp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polyT sequences (DEL:T: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specialized for indel 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DEL:T:1:5+ and INS:T:1:5+ mutations to enhance the visibility of other peaks, resulting in ID81 </w:t>
      </w:r>
      <w:r w:rsidR="004235BD" w:rsidRPr="004235BD">
        <w:rPr>
          <w:rFonts w:ascii="Times New Roman" w:hAnsi="Times New Roman" w:cs="Times New Roman"/>
          <w:sz w:val="24"/>
          <w:szCs w:val="24"/>
        </w:rPr>
        <w:lastRenderedPageBreak/>
        <w:t xml:space="preserve">catalogs/signatures. Next, these ID81 catalogs were reconstructed from the ID81 signatures. After this reconstruction, DEL:T:1:5+ and INS:T:1:5+ mutations were reintroduced, and the signature assignment analysis was performed by comparing the original and reconstructed catalogs with C_ID1 and C_ID2. This method allows for the extraction of more detailed information in </w:t>
      </w:r>
      <w:r w:rsidR="0077339A">
        <w:rPr>
          <w:rFonts w:ascii="Times New Roman" w:hAnsi="Times New Roman" w:cs="Times New Roman" w:hint="eastAsia"/>
          <w:sz w:val="24"/>
          <w:szCs w:val="24"/>
        </w:rPr>
        <w:t>indel spectra</w:t>
      </w:r>
      <w:r w:rsidR="004235BD" w:rsidRPr="004235BD">
        <w:rPr>
          <w:rFonts w:ascii="Times New Roman" w:hAnsi="Times New Roman" w:cs="Times New Roman"/>
          <w:sz w:val="24"/>
          <w:szCs w:val="24"/>
        </w:rPr>
        <w:t xml:space="preserve"> that may be obscured by the presence of DEL:T:1:5+ and INS:T:1:5+.</w:t>
      </w:r>
      <w:r w:rsidR="004235BD">
        <w:rPr>
          <w:rFonts w:ascii="Times New Roman" w:hAnsi="Times New Roman" w:cs="Times New Roman" w:hint="eastAsia"/>
          <w:sz w:val="24"/>
          <w:szCs w:val="24"/>
        </w:rPr>
        <w:t xml:space="preserve"> </w:t>
      </w:r>
    </w:p>
    <w:p w14:paraId="6EBC889B" w14:textId="2EC37488"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w:t>
      </w:r>
      <w:r w:rsidR="001F06CC">
        <w:rPr>
          <w:rFonts w:ascii="Times New Roman" w:hAnsi="Times New Roman" w:cs="Times New Roman" w:hint="eastAsia"/>
          <w:sz w:val="24"/>
          <w:szCs w:val="24"/>
        </w:rPr>
        <w:t xml:space="preserve">and liver </w:t>
      </w:r>
      <w:r w:rsidRPr="00E07F96">
        <w:rPr>
          <w:rFonts w:ascii="Times New Roman" w:hAnsi="Times New Roman" w:cs="Times New Roman"/>
          <w:sz w:val="24"/>
          <w:szCs w:val="24"/>
        </w:rPr>
        <w:t xml:space="preserve">cancers and C_ID13 prominently observed in skin cancers. The novel signatures identified by mSigHdp were generally active in fewer cancer types compared to COSMIC signatures, with the exception of H_ID24 and H_ID25, which were widespread across various cancers (Figure 2).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Degasperi et al. in PCAWG and HMF samples </w:t>
      </w:r>
      <w:r w:rsidRPr="006A449D">
        <w:rPr>
          <w:rFonts w:ascii="Times New Roman" w:hAnsi="Times New Roman" w:cs="Times New Roman"/>
          <w:sz w:val="24"/>
          <w:szCs w:val="24"/>
          <w:highlight w:val="yellow"/>
        </w:rPr>
        <w:t>(</w:t>
      </w:r>
      <w:r w:rsidR="006A449D" w:rsidRPr="006A449D">
        <w:rPr>
          <w:rFonts w:ascii="Times New Roman" w:hAnsi="Times New Roman" w:cs="Times New Roman" w:hint="eastAsia"/>
          <w:sz w:val="24"/>
          <w:szCs w:val="24"/>
          <w:highlight w:val="yellow"/>
        </w:rPr>
        <w:t>Table S5</w:t>
      </w:r>
      <w:r w:rsidRPr="006A449D">
        <w:rPr>
          <w:rFonts w:ascii="Times New Roman" w:hAnsi="Times New Roman" w:cs="Times New Roman"/>
          <w:sz w:val="24"/>
          <w:szCs w:val="24"/>
          <w:highlight w:val="yellow"/>
        </w:rPr>
        <w:t>)</w:t>
      </w:r>
      <w:r w:rsidRPr="00E07F96">
        <w:rPr>
          <w:rFonts w:ascii="Times New Roman" w:hAnsi="Times New Roman" w:cs="Times New Roman"/>
          <w:sz w:val="24"/>
          <w:szCs w:val="24"/>
        </w:rPr>
        <w:t>. Our analysis confirmed strong correlations among C_ID3, SBS4, and SBS92, all linked to tobacco-induced lung cancer (Spearman correlation coefficients: 0.7</w:t>
      </w:r>
      <w:r w:rsidR="00F3131E">
        <w:rPr>
          <w:rFonts w:ascii="Times New Roman" w:hAnsi="Times New Roman" w:cs="Times New Roman" w:hint="eastAsia"/>
          <w:sz w:val="24"/>
          <w:szCs w:val="24"/>
        </w:rPr>
        <w:t>5</w:t>
      </w:r>
      <w:r w:rsidRPr="00E07F96">
        <w:rPr>
          <w:rFonts w:ascii="Times New Roman" w:hAnsi="Times New Roman" w:cs="Times New Roman"/>
          <w:sz w:val="24"/>
          <w:szCs w:val="24"/>
        </w:rPr>
        <w:t xml:space="preserve"> between C_ID3 and SBS4, 0.</w:t>
      </w:r>
      <w:r w:rsidR="0058575D">
        <w:rPr>
          <w:rFonts w:ascii="Times New Roman" w:hAnsi="Times New Roman" w:cs="Times New Roman" w:hint="eastAsia"/>
          <w:sz w:val="24"/>
          <w:szCs w:val="24"/>
        </w:rPr>
        <w:t>5</w:t>
      </w:r>
      <w:r w:rsidR="00D17DAB">
        <w:rPr>
          <w:rFonts w:ascii="Times New Roman" w:hAnsi="Times New Roman" w:cs="Times New Roman" w:hint="eastAsia"/>
          <w:sz w:val="24"/>
          <w:szCs w:val="24"/>
        </w:rPr>
        <w:t>9</w:t>
      </w:r>
      <w:r w:rsidRPr="00E07F96">
        <w:rPr>
          <w:rFonts w:ascii="Times New Roman" w:hAnsi="Times New Roman" w:cs="Times New Roman"/>
          <w:sz w:val="24"/>
          <w:szCs w:val="24"/>
        </w:rPr>
        <w:t xml:space="preserve"> between C_ID3 and SBS92, Figure 3A). Additionally, a strong correlation was observed between C_ID13 and SBS7a, both associated with UV exposure (Spearman correlation coefficient: 0.</w:t>
      </w:r>
      <w:r w:rsidR="00D17DAB">
        <w:rPr>
          <w:rFonts w:ascii="Times New Roman" w:hAnsi="Times New Roman" w:cs="Times New Roman" w:hint="eastAsia"/>
          <w:sz w:val="24"/>
          <w:szCs w:val="24"/>
        </w:rPr>
        <w:t>81</w:t>
      </w:r>
      <w:r w:rsidRPr="00E07F96">
        <w:rPr>
          <w:rFonts w:ascii="Times New Roman" w:hAnsi="Times New Roman" w:cs="Times New Roman"/>
          <w:sz w:val="24"/>
          <w:szCs w:val="24"/>
        </w:rPr>
        <w:t>, Figure 3A).</w:t>
      </w:r>
    </w:p>
    <w:p w14:paraId="3C6F28EB" w14:textId="2881EB6E"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5mC deamination during cell replication), SBS18 (linked to reactive oxygen species), C_ID1 and C_ID2 (replication slippage) (Figure 3</w:t>
      </w:r>
      <w:r w:rsidR="0058575D">
        <w:rPr>
          <w:rFonts w:ascii="Times New Roman" w:hAnsi="Times New Roman" w:cs="Times New Roman" w:hint="eastAsia"/>
          <w:sz w:val="24"/>
          <w:szCs w:val="24"/>
        </w:rPr>
        <w:t>B</w:t>
      </w:r>
      <w:r w:rsidR="00E07F96" w:rsidRPr="00E07F96">
        <w:rPr>
          <w:rFonts w:ascii="Times New Roman" w:hAnsi="Times New Roman" w:cs="Times New Roman"/>
          <w:sz w:val="24"/>
          <w:szCs w:val="24"/>
        </w:rPr>
        <w:t xml:space="preserve">). </w:t>
      </w:r>
      <w:r w:rsidR="0058575D">
        <w:rPr>
          <w:rFonts w:ascii="Times New Roman" w:hAnsi="Times New Roman" w:cs="Times New Roman" w:hint="eastAsia"/>
          <w:sz w:val="24"/>
          <w:szCs w:val="24"/>
        </w:rPr>
        <w:t xml:space="preserve">A dHR module was identified consisting of SBS3, SBS8 and C_ID6: SBS3 and C_ID6 were classified related to defective HR DNA damage repair, which suggests the potential etiology of SBS8 (Figure 3C). </w:t>
      </w:r>
      <w:r w:rsidR="00E07F96" w:rsidRPr="00E07F96">
        <w:rPr>
          <w:rFonts w:ascii="Times New Roman" w:hAnsi="Times New Roman" w:cs="Times New Roman"/>
          <w:sz w:val="24"/>
          <w:szCs w:val="24"/>
        </w:rPr>
        <w:t xml:space="preserve">A correlation module was also noted, including C_ID14, SBS35, SBS88, and </w:t>
      </w:r>
      <w:r w:rsidR="00E07F96" w:rsidRPr="00E07F96">
        <w:rPr>
          <w:rFonts w:ascii="Times New Roman" w:hAnsi="Times New Roman" w:cs="Times New Roman"/>
          <w:sz w:val="24"/>
          <w:szCs w:val="24"/>
        </w:rPr>
        <w:lastRenderedPageBreak/>
        <w:t>SBS93 (Figure 3D). SBS88, and SBS93 are frequently observed in gastrointestinal (GI) tracts, while SBS35 is associated with platinum treatment, suggesting a possible etiology for C_ID14 related to platinum treatment in GI tract cancers. Notably, we identified a dMMR (defective DNA mismatch repair) module comprising five signatures: SBS44, C_ID7, H_ID33, H_ID37, and H_ID38 (Figure 3E). Interestingly, only 1 out of 7 dMMR SBS signatures was strongly associated with indels, indicating a distinct mutational process underlying SBS44 compared to the other SBS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3D97F917" w14:textId="527CC865"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MSI signature activity, likely due to strong MSI characteristics, such as elevated indel rates and single-base substitution (SBS) mutation loads, despite their MSS classification. Although MSI status was provided in the PCAWG and HMF datasets, several samples displaying MSI characteristics—such as high SBS and indel mutations alongside MSI-associated SBS signatures—were classified as MSS. To resolve this discrepancy, we updated the MSI status using MSISeq, a software tool designed to identify MSI status based on catalogs of somatic mutations (Huang et al.). MSISeq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Figure 4A). Notably, these MSI tumors typically exhibit a higher prevalence of deletions compared to insertions (Figure 4B), suggesting that defective DNA mismatch repair predominantly leads to nucleotide removal rather than insertions.</w:t>
      </w:r>
    </w:p>
    <w:p w14:paraId="0A3BCF36" w14:textId="77777777"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lastRenderedPageBreak/>
        <w:t>By leveraging the higher prevalence of MSI tumors in the aggregated dataset, we identified four additional MSI-associated ID signatures beyond COSMIC ID7: H_ID33, H_ID34, H_ID37, and H_ID38 (Figure 4C). COSMIC v3.4 lists seven single-base substitution (SBS) signatures associated with mismatch repair (MMR) deficiency: SBS6, SBS14, SBS15, SBS20, SBS21, SBS26, and SBS44. These signatures frequently co-occur and exhibit overlapping mutation patterns; for example, SBS44 and SBS20 display nearly identical C&gt;A mutation profiles, while SBS6 and SBS15 share a prominent CCG&gt;CTG peak.</w:t>
      </w:r>
    </w:p>
    <w:p w14:paraId="3388F4A7" w14:textId="6BA03AF9" w:rsidR="00442D83" w:rsidRPr="00442D83" w:rsidRDefault="00442D83" w:rsidP="00442D83">
      <w:pPr>
        <w:spacing w:line="480" w:lineRule="auto"/>
        <w:rPr>
          <w:rFonts w:ascii="Times New Roman" w:hAnsi="Times New Roman" w:cs="Times New Roman" w:hint="eastAsia"/>
          <w:sz w:val="24"/>
          <w:szCs w:val="24"/>
        </w:rPr>
      </w:pPr>
      <w:r w:rsidRPr="00442D83">
        <w:rPr>
          <w:rFonts w:ascii="Times New Roman" w:hAnsi="Times New Roman" w:cs="Times New Roman"/>
          <w:sz w:val="24"/>
          <w:szCs w:val="24"/>
        </w:rPr>
        <w:t>In our examination of ID signatures, we observed similar patterns: H_ID33, H_ID37, and C_ID7 all exhibit &gt;1 bp deletions at repeat sequences but are associated with distinct ID types (Figure 4C). We evaluated the relationships among these five signatures and two other replication slippage and MSI-associated signatures (C_ID1 and C_ID2). The four MSI signatures demonstrated high correlation with one another, suggesting they arise from associated downstream pathways of defective MMR. Conversely, C_ID1—characterized by 1 bp T insertions into polyT sequences—showed negative correlations with the other MSI signatures. H_ID34 primarily describes 1 bp T deletions from short T sequences and does not correlate with any other MSI sig</w:t>
      </w:r>
      <w:r w:rsidRPr="003A5193">
        <w:rPr>
          <w:rFonts w:ascii="Times New Roman" w:hAnsi="Times New Roman" w:cs="Times New Roman"/>
          <w:sz w:val="24"/>
          <w:szCs w:val="24"/>
        </w:rPr>
        <w:t xml:space="preserve">natures. </w:t>
      </w:r>
      <w:r w:rsidR="005F315C">
        <w:rPr>
          <w:rFonts w:ascii="Times New Roman" w:hAnsi="Times New Roman" w:cs="Times New Roman"/>
          <w:sz w:val="24"/>
          <w:szCs w:val="24"/>
        </w:rPr>
        <w:t>T</w:t>
      </w:r>
      <w:r w:rsidR="005F315C">
        <w:rPr>
          <w:rFonts w:ascii="Times New Roman" w:hAnsi="Times New Roman" w:cs="Times New Roman" w:hint="eastAsia"/>
          <w:sz w:val="24"/>
          <w:szCs w:val="24"/>
        </w:rPr>
        <w:t>he</w:t>
      </w:r>
      <w:r w:rsidR="009222E0">
        <w:rPr>
          <w:rFonts w:ascii="Times New Roman" w:hAnsi="Times New Roman" w:cs="Times New Roman" w:hint="eastAsia"/>
          <w:sz w:val="24"/>
          <w:szCs w:val="24"/>
        </w:rPr>
        <w:t xml:space="preserve"> exclusitivity</w:t>
      </w:r>
      <w:r w:rsidR="005F315C">
        <w:rPr>
          <w:rFonts w:ascii="Times New Roman" w:hAnsi="Times New Roman" w:cs="Times New Roman" w:hint="eastAsia"/>
          <w:sz w:val="24"/>
          <w:szCs w:val="24"/>
        </w:rPr>
        <w:t xml:space="preserve"> between C_ID1 and C_ID2 is contrary to the </w:t>
      </w:r>
      <w:r w:rsidR="009222E0">
        <w:rPr>
          <w:rFonts w:ascii="Times New Roman" w:hAnsi="Times New Roman" w:cs="Times New Roman" w:hint="eastAsia"/>
          <w:sz w:val="24"/>
          <w:szCs w:val="24"/>
        </w:rPr>
        <w:t xml:space="preserve">high correlation </w:t>
      </w:r>
      <w:r w:rsidR="005F315C">
        <w:rPr>
          <w:rFonts w:ascii="Times New Roman" w:hAnsi="Times New Roman" w:cs="Times New Roman" w:hint="eastAsia"/>
          <w:sz w:val="24"/>
          <w:szCs w:val="24"/>
        </w:rPr>
        <w:t>observ</w:t>
      </w:r>
      <w:r w:rsidR="009222E0">
        <w:rPr>
          <w:rFonts w:ascii="Times New Roman" w:hAnsi="Times New Roman" w:cs="Times New Roman" w:hint="eastAsia"/>
          <w:sz w:val="24"/>
          <w:szCs w:val="24"/>
        </w:rPr>
        <w:t>ed</w:t>
      </w:r>
      <w:r w:rsidR="005F315C">
        <w:rPr>
          <w:rFonts w:ascii="Times New Roman" w:hAnsi="Times New Roman" w:cs="Times New Roman" w:hint="eastAsia"/>
          <w:sz w:val="24"/>
          <w:szCs w:val="24"/>
        </w:rPr>
        <w:t xml:space="preserve"> in non-MSI-H tumors, which further suggests that C_ID1 and C_ID2 have different characteristics in MSI-H tumors compared to others</w:t>
      </w:r>
      <w:r w:rsidR="00BC2BD4">
        <w:rPr>
          <w:rFonts w:ascii="Times New Roman" w:hAnsi="Times New Roman" w:cs="Times New Roman" w:hint="eastAsia"/>
          <w:sz w:val="24"/>
          <w:szCs w:val="24"/>
        </w:rPr>
        <w:t xml:space="preserve"> (Figure S4</w:t>
      </w:r>
      <w:r w:rsidR="00935D7D">
        <w:rPr>
          <w:rFonts w:ascii="Times New Roman" w:hAnsi="Times New Roman" w:cs="Times New Roman" w:hint="eastAsia"/>
          <w:sz w:val="24"/>
          <w:szCs w:val="24"/>
        </w:rPr>
        <w:t>A)</w:t>
      </w:r>
      <w:r w:rsidR="005F315C">
        <w:rPr>
          <w:rFonts w:ascii="Times New Roman" w:hAnsi="Times New Roman" w:cs="Times New Roman" w:hint="eastAsia"/>
          <w:sz w:val="24"/>
          <w:szCs w:val="24"/>
        </w:rPr>
        <w:t xml:space="preserve">. </w:t>
      </w:r>
      <w:r w:rsidRPr="003A5193">
        <w:rPr>
          <w:rFonts w:ascii="Times New Roman" w:hAnsi="Times New Roman" w:cs="Times New Roman"/>
          <w:sz w:val="24"/>
          <w:szCs w:val="24"/>
        </w:rPr>
        <w:t xml:space="preserve">Importantly, </w:t>
      </w:r>
      <w:r w:rsidR="006E650B" w:rsidRPr="003A5193">
        <w:rPr>
          <w:rFonts w:ascii="Times New Roman" w:hAnsi="Times New Roman" w:cs="Times New Roman" w:hint="eastAsia"/>
          <w:sz w:val="24"/>
          <w:szCs w:val="24"/>
        </w:rPr>
        <w:t xml:space="preserve">the five </w:t>
      </w:r>
      <w:r w:rsidRPr="003A5193">
        <w:rPr>
          <w:rFonts w:ascii="Times New Roman" w:hAnsi="Times New Roman" w:cs="Times New Roman"/>
          <w:sz w:val="24"/>
          <w:szCs w:val="24"/>
        </w:rPr>
        <w:t>MSI-associated signatures</w:t>
      </w:r>
      <w:r w:rsidR="006E650B" w:rsidRPr="003A5193">
        <w:rPr>
          <w:rFonts w:ascii="Times New Roman" w:hAnsi="Times New Roman" w:cs="Times New Roman" w:hint="eastAsia"/>
          <w:sz w:val="24"/>
          <w:szCs w:val="24"/>
        </w:rPr>
        <w:t xml:space="preserve">, C_ID7, H_ID33, H_ID34, H_ID37 and H_ID38, </w:t>
      </w:r>
      <w:r w:rsidRPr="003A5193">
        <w:rPr>
          <w:rFonts w:ascii="Times New Roman" w:hAnsi="Times New Roman" w:cs="Times New Roman"/>
          <w:sz w:val="24"/>
          <w:szCs w:val="24"/>
        </w:rPr>
        <w:t xml:space="preserve">exhibit significantly greater activity and enrichment in MSI tumors compared to MSS tumors (Figure 4E; </w:t>
      </w:r>
      <w:r w:rsidR="004047BB" w:rsidRPr="003A5193">
        <w:rPr>
          <w:rFonts w:ascii="Times New Roman" w:hAnsi="Times New Roman" w:cs="Times New Roman" w:hint="eastAsia"/>
          <w:sz w:val="24"/>
          <w:szCs w:val="24"/>
        </w:rPr>
        <w:t>Table S5</w:t>
      </w:r>
      <w:r w:rsidRPr="003A5193">
        <w:rPr>
          <w:rFonts w:ascii="Times New Roman" w:hAnsi="Times New Roman" w:cs="Times New Roman"/>
          <w:sz w:val="24"/>
          <w:szCs w:val="24"/>
        </w:rPr>
        <w:t>).</w:t>
      </w:r>
      <w:r w:rsidR="00980B6E">
        <w:rPr>
          <w:rFonts w:ascii="Times New Roman" w:hAnsi="Times New Roman" w:cs="Times New Roman" w:hint="eastAsia"/>
          <w:sz w:val="24"/>
          <w:szCs w:val="24"/>
        </w:rPr>
        <w:t xml:space="preserve"> </w:t>
      </w:r>
    </w:p>
    <w:p w14:paraId="281E80B0" w14:textId="076664C3"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C_ID7 is characterized mainly by single-base deletions of C or T from long C or T sequences. In contrast, H_ID33 predominantly represents TT deletions from 4-5 TT repeats, while H_ID37 is primarily associated with TTT deletions from 3 TTT repeats (Figure 4F). Although H_ID33 and </w:t>
      </w:r>
      <w:r w:rsidRPr="00442D83">
        <w:rPr>
          <w:rFonts w:ascii="Times New Roman" w:hAnsi="Times New Roman" w:cs="Times New Roman"/>
          <w:sz w:val="24"/>
          <w:szCs w:val="24"/>
        </w:rPr>
        <w:lastRenderedPageBreak/>
        <w:t>H_ID37 describe similar deletion patterns, H_ID37 occurs exclusively in high C_ID2 tumors, whereas H_ID33 often co-occurs w</w:t>
      </w:r>
      <w:r w:rsidRPr="003A5193">
        <w:rPr>
          <w:rFonts w:ascii="Times New Roman" w:hAnsi="Times New Roman" w:cs="Times New Roman"/>
          <w:sz w:val="24"/>
          <w:szCs w:val="24"/>
        </w:rPr>
        <w:t>ith C_ID2 (</w:t>
      </w:r>
      <w:r w:rsidR="00B563BB" w:rsidRPr="003A5193">
        <w:rPr>
          <w:rFonts w:ascii="Times New Roman" w:hAnsi="Times New Roman" w:cs="Times New Roman" w:hint="eastAsia"/>
          <w:sz w:val="24"/>
          <w:szCs w:val="24"/>
        </w:rPr>
        <w:t>Figure S4</w:t>
      </w:r>
      <w:r w:rsidR="00935D7D">
        <w:rPr>
          <w:rFonts w:ascii="Times New Roman" w:hAnsi="Times New Roman" w:cs="Times New Roman" w:hint="eastAsia"/>
          <w:sz w:val="24"/>
          <w:szCs w:val="24"/>
        </w:rPr>
        <w:t>B</w:t>
      </w:r>
      <w:r w:rsidRPr="003A5193">
        <w:rPr>
          <w:rFonts w:ascii="Times New Roman" w:hAnsi="Times New Roman" w:cs="Times New Roman"/>
          <w:sz w:val="24"/>
          <w:szCs w:val="24"/>
        </w:rPr>
        <w:t>).</w:t>
      </w:r>
      <w:r w:rsidRPr="00442D83">
        <w:rPr>
          <w:rFonts w:ascii="Times New Roman" w:hAnsi="Times New Roman" w:cs="Times New Roman"/>
          <w:sz w:val="24"/>
          <w:szCs w:val="24"/>
        </w:rPr>
        <w:t xml:space="preserve"> </w:t>
      </w:r>
    </w:p>
    <w:p w14:paraId="353BA77F" w14:textId="7BA0C05C"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contrast to these deletion patterns, H_ID38 is primarily characterized by insertions—specifically 1 bp and 2 bp insertions at long repeats. This signature encompasses two main scenarios related to C_ID2 activity: (1) in samples with depleted C_ID2 activity, it predominantly involves </w:t>
      </w:r>
      <w:r w:rsidR="00A86925">
        <w:rPr>
          <w:rFonts w:ascii="Times New Roman" w:hAnsi="Times New Roman" w:cs="Times New Roman" w:hint="eastAsia"/>
          <w:sz w:val="24"/>
          <w:szCs w:val="24"/>
        </w:rPr>
        <w:t xml:space="preserve">the insertion of </w:t>
      </w:r>
      <w:r w:rsidRPr="00442D83">
        <w:rPr>
          <w:rFonts w:ascii="Times New Roman" w:hAnsi="Times New Roman" w:cs="Times New Roman"/>
          <w:sz w:val="24"/>
          <w:szCs w:val="24"/>
        </w:rPr>
        <w:t>TT repeats; (2) in low C_ID2 tumors, H_ID38 shows a higher ratio of AT/TA insertions compared to its weaker preference in higher C_ID2 tumors</w:t>
      </w:r>
      <w:r w:rsidR="00534E54" w:rsidRPr="00442D83">
        <w:rPr>
          <w:rFonts w:ascii="Times New Roman" w:hAnsi="Times New Roman" w:cs="Times New Roman"/>
          <w:sz w:val="24"/>
          <w:szCs w:val="24"/>
        </w:rPr>
        <w:t xml:space="preserve"> (Figure 4H)</w:t>
      </w:r>
      <w:r w:rsidRPr="00442D83">
        <w:rPr>
          <w:rFonts w:ascii="Times New Roman" w:hAnsi="Times New Roman" w:cs="Times New Roman"/>
          <w:sz w:val="24"/>
          <w:szCs w:val="24"/>
        </w:rPr>
        <w:t>. Among the five identified MSI signatures, only one describes insertion patterns; this</w:t>
      </w:r>
      <w:r w:rsidR="00AA7983">
        <w:rPr>
          <w:rFonts w:ascii="Times New Roman" w:hAnsi="Times New Roman" w:cs="Times New Roman" w:hint="eastAsia"/>
          <w:sz w:val="24"/>
          <w:szCs w:val="24"/>
        </w:rPr>
        <w:t xml:space="preserve"> again reflects</w:t>
      </w:r>
      <w:r w:rsidRPr="00442D83">
        <w:rPr>
          <w:rFonts w:ascii="Times New Roman" w:hAnsi="Times New Roman" w:cs="Times New Roman"/>
          <w:sz w:val="24"/>
          <w:szCs w:val="24"/>
        </w:rPr>
        <w:t xml:space="preserve"> the tendency for MSI tumors to exhibit a greater prevalence of deletions than insertions</w:t>
      </w:r>
      <w:r w:rsidR="00AA7983">
        <w:rPr>
          <w:rFonts w:ascii="Times New Roman" w:hAnsi="Times New Roman" w:cs="Times New Roman" w:hint="eastAsia"/>
          <w:sz w:val="24"/>
          <w:szCs w:val="24"/>
        </w:rPr>
        <w:t xml:space="preserve"> (Figure 4B)</w:t>
      </w:r>
      <w:r w:rsidRPr="00442D83">
        <w:rPr>
          <w:rFonts w:ascii="Times New Roman" w:hAnsi="Times New Roman" w:cs="Times New Roman"/>
          <w:sz w:val="24"/>
          <w:szCs w:val="24"/>
        </w:rPr>
        <w:t>.</w:t>
      </w:r>
    </w:p>
    <w:p w14:paraId="70360450" w14:textId="4DBDDE1F" w:rsidR="00FA5D26"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To assess the potential of MSI signature activity </w:t>
      </w:r>
      <w:r w:rsidR="006F1881">
        <w:rPr>
          <w:rFonts w:ascii="Times New Roman" w:hAnsi="Times New Roman" w:cs="Times New Roman" w:hint="eastAsia"/>
          <w:sz w:val="24"/>
          <w:szCs w:val="24"/>
        </w:rPr>
        <w:t>and its proportions</w:t>
      </w:r>
      <w:r w:rsidRPr="00442D83">
        <w:rPr>
          <w:rFonts w:ascii="Times New Roman" w:hAnsi="Times New Roman" w:cs="Times New Roman"/>
          <w:sz w:val="24"/>
          <w:szCs w:val="24"/>
        </w:rPr>
        <w:t xml:space="preserve"> as biomarkers for detecting MSI status, we conducted an area under the receiver operating characteristic curve (AUROC) analysis comparing the MSI ratio with both pre-labeled MSI status and MSISeq-identified status. The analysis yielded AUROC values exceeding 0.9 for both categories of MSI status, indicating strong predictive capability (</w:t>
      </w:r>
      <w:r w:rsidR="00CB704C">
        <w:rPr>
          <w:rFonts w:ascii="Times New Roman" w:hAnsi="Times New Roman" w:cs="Times New Roman" w:hint="eastAsia"/>
          <w:sz w:val="24"/>
          <w:szCs w:val="24"/>
        </w:rPr>
        <w:t>Figure 4I, FiguresS</w:t>
      </w:r>
      <w:r w:rsidR="00140D13">
        <w:rPr>
          <w:rFonts w:ascii="Times New Roman" w:hAnsi="Times New Roman" w:cs="Times New Roman" w:hint="eastAsia"/>
          <w:sz w:val="24"/>
          <w:szCs w:val="24"/>
        </w:rPr>
        <w:t>4</w:t>
      </w:r>
      <w:r w:rsidR="00935D7D">
        <w:rPr>
          <w:rFonts w:ascii="Times New Roman" w:hAnsi="Times New Roman" w:cs="Times New Roman" w:hint="eastAsia"/>
          <w:sz w:val="24"/>
          <w:szCs w:val="24"/>
        </w:rPr>
        <w:t>C</w:t>
      </w:r>
      <w:r w:rsidRPr="00442D83">
        <w:rPr>
          <w:rFonts w:ascii="Times New Roman" w:hAnsi="Times New Roman" w:cs="Times New Roman"/>
          <w:sz w:val="24"/>
          <w:szCs w:val="24"/>
        </w:rPr>
        <w:t xml:space="preserve">).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28563E74" w14:textId="0040F361"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We identified a novel mutational signature, H_ID29, characterized by 1-3 bp deletions from two repeats or microhomology, with strong support from both PCAWG and HMF samples (Figure 5A, B).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p>
    <w:p w14:paraId="0B07F063" w14:textId="131A8990" w:rsidR="00744AA4" w:rsidRPr="00744AA4" w:rsidRDefault="00744AA4" w:rsidP="00744AA4">
      <w:pPr>
        <w:spacing w:line="480" w:lineRule="auto"/>
        <w:rPr>
          <w:rFonts w:ascii="Times New Roman" w:hAnsi="Times New Roman" w:cs="Times New Roman" w:hint="eastAsia"/>
          <w:sz w:val="24"/>
          <w:szCs w:val="24"/>
        </w:rPr>
      </w:pPr>
      <w:r w:rsidRPr="00744AA4">
        <w:rPr>
          <w:rFonts w:ascii="Times New Roman" w:hAnsi="Times New Roman" w:cs="Times New Roman"/>
          <w:sz w:val="24"/>
          <w:szCs w:val="24"/>
        </w:rPr>
        <w:lastRenderedPageBreak/>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deficiency model using the CRISPR/Cas9 system in the HEK293T cell line, and whole genome sequencing revealed patterns consistent with H_ID29 (Figure 5C, D).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5E, F).</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5G).</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the transcription association of H_ID29 (Figure 5H).</w:t>
      </w:r>
    </w:p>
    <w:p w14:paraId="5A09CC0D" w14:textId="77777777"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Our extended sequence analysis reveals distinct sequence contexts: H_ID29 preferentially deletes CT/TC within tandem repeats, while a common NTNT motif is identified in microhomologies (Figure 6A). Tumors exhibiting high H_ID29 activity show deletion sequences that closely resemble those observed in RNASEH2B null HEK293T cells, as well as in Rnaseh2b knockout mouse tumors and RNase H2 null RPE1 cells (Figure 6B-D). In contrast, C_ID4 displays a more balanced preference for deleting CT and TT within tandem repeats, with a prevalent CTNTN motif found in microhomologies (Figure 6E).</w:t>
      </w:r>
    </w:p>
    <w:p w14:paraId="3A9B82A9" w14:textId="4340A425"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deletions in RNASEH2A and/or RNASEH2B deficient cells. Previous work by Reijns et al. developed RNASEH2A-deficient mammalian cell lines and Rnaseh2b-KO mouse intestinal cancer models, revealing the enrichment of 2 bp deletions from tandem repeats or </w:t>
      </w:r>
      <w:r w:rsidRPr="00744AA4">
        <w:rPr>
          <w:rFonts w:ascii="Times New Roman" w:hAnsi="Times New Roman" w:cs="Times New Roman"/>
          <w:sz w:val="24"/>
          <w:szCs w:val="24"/>
        </w:rPr>
        <w:lastRenderedPageBreak/>
        <w:t>microhomology (Reijns et al. 2022</w:t>
      </w:r>
      <w:r w:rsidR="00F50E0F">
        <w:rPr>
          <w:rFonts w:ascii="Times New Roman" w:hAnsi="Times New Roman" w:cs="Times New Roman" w:hint="eastAsia"/>
          <w:sz w:val="24"/>
          <w:szCs w:val="24"/>
        </w:rPr>
        <w:t>, Figure S4B,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F87437">
        <w:rPr>
          <w:rFonts w:ascii="Times New Roman" w:hAnsi="Times New Roman" w:cs="Times New Roman" w:hint="eastAsia"/>
          <w:sz w:val="24"/>
          <w:szCs w:val="24"/>
        </w:rPr>
        <w:t>5</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0607E6">
        <w:rPr>
          <w:rFonts w:ascii="Times New Roman" w:hAnsi="Times New Roman" w:cs="Times New Roman" w:hint="eastAsia"/>
          <w:sz w:val="24"/>
          <w:szCs w:val="24"/>
        </w:rPr>
        <w:t>5</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r w:rsidR="00A567B9">
        <w:rPr>
          <w:rFonts w:ascii="Times New Roman" w:hAnsi="Times New Roman" w:cs="Times New Roman" w:hint="eastAsia"/>
          <w:sz w:val="24"/>
          <w:szCs w:val="24"/>
        </w:rPr>
        <w:t>untranscribed</w:t>
      </w:r>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1008A8">
        <w:rPr>
          <w:rFonts w:ascii="Times New Roman" w:hAnsi="Times New Roman" w:cs="Times New Roman" w:hint="eastAsia"/>
          <w:sz w:val="24"/>
          <w:szCs w:val="24"/>
        </w:rPr>
        <w:t>5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51961BCF" w14:textId="47FC7183" w:rsidR="00577359" w:rsidRPr="008A1C58" w:rsidRDefault="00577359" w:rsidP="00744AA4">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1604710D" w14:textId="075A6732" w:rsidR="00706990" w:rsidRP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We observed that some signatures share </w:t>
      </w:r>
      <w:r w:rsidR="00FC5A9C">
        <w:rPr>
          <w:rFonts w:ascii="Times New Roman" w:hAnsi="Times New Roman" w:cs="Times New Roman" w:hint="eastAsia"/>
          <w:sz w:val="24"/>
          <w:szCs w:val="24"/>
        </w:rPr>
        <w:t xml:space="preserve">the same </w:t>
      </w:r>
      <w:r w:rsidRPr="00706990">
        <w:rPr>
          <w:rFonts w:ascii="Times New Roman" w:hAnsi="Times New Roman" w:cs="Times New Roman"/>
          <w:sz w:val="24"/>
          <w:szCs w:val="24"/>
        </w:rPr>
        <w:t>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p>
    <w:p w14:paraId="7C02DC8D" w14:textId="77777777" w:rsidR="00706990" w:rsidRP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Both H_ID24 and C_ID9 display a similar pattern of 1 bp C deletions (DEL:C:1:0). However, analysis of their extended sequence contexts revealed that H_ID24 preferentially deletes C from 5'TTTCX3', while C_ID9 favors deletion from 5'XCTTT3' (Figure 7A). These findings suggest that H_ID24 and C_ID9 originate from distinct mutational processes: H_ID24 preferentially </w:t>
      </w:r>
      <w:r w:rsidRPr="00706990">
        <w:rPr>
          <w:rFonts w:ascii="Times New Roman" w:hAnsi="Times New Roman" w:cs="Times New Roman"/>
          <w:sz w:val="24"/>
          <w:szCs w:val="24"/>
        </w:rPr>
        <w:lastRenderedPageBreak/>
        <w:t>removes cytosine 3' of poly-T sequences, whereas C_ID9 removes cytosine 5' of poly-T sequences. Additionally, DEL:C:1:0 is prominent in H_ID32, where the extended sequence surrounding DEL:C:1:0 shows a balanced ratio of A and T.</w:t>
      </w:r>
    </w:p>
    <w:p w14:paraId="22EC24C3" w14:textId="426A61F6" w:rsidR="00706990" w:rsidRP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poly-G sequences (Figure 7B). </w:t>
      </w:r>
      <w:r w:rsidR="00BB4EEE">
        <w:rPr>
          <w:rFonts w:ascii="Times New Roman" w:hAnsi="Times New Roman" w:cs="Times New Roman" w:hint="eastAsia"/>
          <w:sz w:val="24"/>
          <w:szCs w:val="24"/>
        </w:rPr>
        <w:t>In addition, s</w:t>
      </w:r>
      <w:r w:rsidRPr="00706990">
        <w:rPr>
          <w:rFonts w:ascii="Times New Roman" w:hAnsi="Times New Roman" w:cs="Times New Roman"/>
          <w:sz w:val="24"/>
          <w:szCs w:val="24"/>
        </w:rPr>
        <w:t xml:space="preserve">everal HMF samples strongly support the presence of H_ID27, leading us to propose that H_ID27 is a variant form of C_ID14, characterized by a </w:t>
      </w:r>
      <w:r w:rsidR="000069AB">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r w:rsidR="000069AB">
        <w:rPr>
          <w:rFonts w:ascii="Times New Roman" w:hAnsi="Times New Roman" w:cs="Times New Roman" w:hint="eastAsia"/>
          <w:sz w:val="24"/>
          <w:szCs w:val="24"/>
        </w:rPr>
        <w:t>INS:T:1:5+</w:t>
      </w:r>
      <w:r w:rsidR="0001155D">
        <w:rPr>
          <w:rFonts w:ascii="Times New Roman" w:hAnsi="Times New Roman" w:cs="Times New Roman" w:hint="eastAsia"/>
          <w:sz w:val="24"/>
          <w:szCs w:val="24"/>
        </w:rPr>
        <w:t xml:space="preserve"> (Figure S</w:t>
      </w:r>
      <w:r w:rsidR="006E0FCA">
        <w:rPr>
          <w:rFonts w:ascii="Times New Roman" w:hAnsi="Times New Roman" w:cs="Times New Roman" w:hint="eastAsia"/>
          <w:sz w:val="24"/>
          <w:szCs w:val="24"/>
        </w:rPr>
        <w:t>6</w:t>
      </w:r>
      <w:r w:rsidR="0001155D">
        <w:rPr>
          <w:rFonts w:ascii="Times New Roman" w:hAnsi="Times New Roman" w:cs="Times New Roman" w:hint="eastAsia"/>
          <w:sz w:val="24"/>
          <w:szCs w:val="24"/>
        </w:rPr>
        <w:t>)</w:t>
      </w:r>
      <w:r w:rsidRPr="00706990">
        <w:rPr>
          <w:rFonts w:ascii="Times New Roman" w:hAnsi="Times New Roman" w:cs="Times New Roman"/>
          <w:sz w:val="24"/>
          <w:szCs w:val="24"/>
        </w:rPr>
        <w:t>.</w:t>
      </w:r>
    </w:p>
    <w:p w14:paraId="3CEE9B44" w14:textId="5AD83732" w:rsid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H_ID32 primarily consists of 1 bp C/T insertions and deletions in TA-rich sequences, while H_ID26 describes T insertion sequences with a higher number of A bases (Figure 7C, D). Although H_ID27 and H_ID28 both display 1 bp C insertions (INS:C:1:0), they represent two distinct processes: H_ID27 preferentially inserts a cytosine 3' of poly-A sequences, while H_ID28 inserts a cytosine or guanine 3' of poly-G sequences. Based on these observations, we conclude that H_ID27 and H_ID28 arise from two distinct mutational processes rather than an over-splitting of a single process. Additionally, the primary mutation types in H_ID28 exhibit a similar pattern in extended sequence context analysis; specifically, the insertion of repeats, along with 1 bp C and 1 bp T, tends to occur 3' of poly-G sequences (Figure 7B, E)</w:t>
      </w:r>
    </w:p>
    <w:p w14:paraId="2ABF260B" w14:textId="316A0719" w:rsidR="00383C4D" w:rsidRPr="008A1C58" w:rsidRDefault="00685BE1" w:rsidP="00706990">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 xml:space="preserve">Preferential prevalence of ID mutational signatures in </w:t>
      </w:r>
      <w:r w:rsidR="001536B3">
        <w:rPr>
          <w:rFonts w:ascii="Times New Roman" w:hAnsi="Times New Roman" w:cs="Times New Roman" w:hint="eastAsia"/>
          <w:b/>
          <w:bCs/>
          <w:sz w:val="24"/>
          <w:szCs w:val="24"/>
        </w:rPr>
        <w:t>clinical characteristics</w:t>
      </w:r>
    </w:p>
    <w:p w14:paraId="02233CD5" w14:textId="6AA0BD36" w:rsidR="00383C4D" w:rsidRPr="003D71E8" w:rsidRDefault="00744AA4"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It is intriguing </w:t>
      </w:r>
      <w:r w:rsidR="00736441" w:rsidRPr="00736441">
        <w:rPr>
          <w:rFonts w:ascii="Times New Roman" w:hAnsi="Times New Roman" w:cs="Times New Roman"/>
          <w:sz w:val="24"/>
          <w:szCs w:val="24"/>
        </w:rPr>
        <w:t xml:space="preserve">to explore whether mutational processes, represented by mutational signatures, show preferential enrichment in clinical characteristics </w:t>
      </w:r>
      <w:r w:rsidR="001A206F">
        <w:rPr>
          <w:rFonts w:ascii="Times New Roman" w:hAnsi="Times New Roman" w:cs="Times New Roman" w:hint="eastAsia"/>
          <w:sz w:val="24"/>
          <w:szCs w:val="24"/>
        </w:rPr>
        <w:t>including</w:t>
      </w:r>
      <w:r w:rsidR="00736441" w:rsidRPr="00736441">
        <w:rPr>
          <w:rFonts w:ascii="Times New Roman" w:hAnsi="Times New Roman" w:cs="Times New Roman"/>
          <w:sz w:val="24"/>
          <w:szCs w:val="24"/>
        </w:rPr>
        <w:t xml:space="preserve"> cancer type, gender, and age. We first excluded </w:t>
      </w:r>
      <w:r w:rsidR="008162CB">
        <w:rPr>
          <w:rFonts w:ascii="Times New Roman" w:hAnsi="Times New Roman" w:cs="Times New Roman" w:hint="eastAsia"/>
          <w:sz w:val="24"/>
          <w:szCs w:val="24"/>
        </w:rPr>
        <w:t xml:space="preserve">four </w:t>
      </w:r>
      <w:r w:rsidR="00736441" w:rsidRPr="00736441">
        <w:rPr>
          <w:rFonts w:ascii="Times New Roman" w:hAnsi="Times New Roman" w:cs="Times New Roman"/>
          <w:sz w:val="24"/>
          <w:szCs w:val="24"/>
        </w:rPr>
        <w:t xml:space="preserve">cancer types with strong gender </w:t>
      </w:r>
      <w:r w:rsidR="008162CB">
        <w:rPr>
          <w:rFonts w:ascii="Times New Roman" w:hAnsi="Times New Roman" w:cs="Times New Roman" w:hint="eastAsia"/>
          <w:sz w:val="24"/>
          <w:szCs w:val="24"/>
        </w:rPr>
        <w:t>bias</w:t>
      </w:r>
      <w:r w:rsidR="00736441" w:rsidRPr="00736441">
        <w:rPr>
          <w:rFonts w:ascii="Times New Roman" w:hAnsi="Times New Roman" w:cs="Times New Roman"/>
          <w:sz w:val="24"/>
          <w:szCs w:val="24"/>
        </w:rPr>
        <w:t>, including prostate</w:t>
      </w:r>
      <w:r w:rsidR="00736441" w:rsidRPr="00736441">
        <w:rPr>
          <w:rFonts w:ascii="Times New Roman" w:hAnsi="Times New Roman" w:cs="Times New Roman" w:hint="eastAsia"/>
          <w:sz w:val="24"/>
          <w:szCs w:val="24"/>
        </w:rPr>
        <w:t xml:space="preserve"> cancer (exclusive to males), uterine cancer, breast cancer, and ovarian cancer (exclusive to females). To evaluate </w:t>
      </w:r>
      <w:r w:rsidR="00736441" w:rsidRPr="00736441">
        <w:rPr>
          <w:rFonts w:ascii="Times New Roman" w:hAnsi="Times New Roman" w:cs="Times New Roman" w:hint="eastAsia"/>
          <w:sz w:val="24"/>
          <w:szCs w:val="24"/>
        </w:rPr>
        <w:lastRenderedPageBreak/>
        <w:t>the preferential prevalence of mutational signatures, we utilized logistic regression with gender</w:t>
      </w:r>
      <w:r w:rsidR="00814652">
        <w:rPr>
          <w:rFonts w:ascii="Times New Roman" w:hAnsi="Times New Roman" w:cs="Times New Roman" w:hint="eastAsia"/>
          <w:sz w:val="24"/>
          <w:szCs w:val="24"/>
        </w:rPr>
        <w:t xml:space="preserve"> and </w:t>
      </w:r>
      <w:r w:rsidR="00736441" w:rsidRPr="00736441">
        <w:rPr>
          <w:rFonts w:ascii="Times New Roman" w:hAnsi="Times New Roman" w:cs="Times New Roman" w:hint="eastAsia"/>
          <w:sz w:val="24"/>
          <w:szCs w:val="24"/>
        </w:rPr>
        <w:t>cancer type</w:t>
      </w:r>
      <w:r w:rsidR="00814652">
        <w:rPr>
          <w:rFonts w:ascii="Times New Roman" w:hAnsi="Times New Roman" w:cs="Times New Roman" w:hint="eastAsia"/>
          <w:sz w:val="24"/>
          <w:szCs w:val="24"/>
        </w:rPr>
        <w:t xml:space="preserve"> </w:t>
      </w:r>
      <w:r w:rsidR="00736441" w:rsidRPr="00736441">
        <w:rPr>
          <w:rFonts w:ascii="Times New Roman" w:hAnsi="Times New Roman" w:cs="Times New Roman"/>
          <w:sz w:val="24"/>
          <w:szCs w:val="24"/>
        </w:rPr>
        <w:t xml:space="preserve">as predictors to examine the associations (Figure 8A).  A novel MSI signature, H_ID34, was found to be enriched in gastrointestinal tracts, specifically the colon, esophagus, and stomach. Additionally, three signatures showed significant gender-specific associations: C_ID3 </w:t>
      </w:r>
      <w:r w:rsidR="001C1806">
        <w:rPr>
          <w:rFonts w:ascii="Times New Roman" w:hAnsi="Times New Roman" w:cs="Times New Roman" w:hint="eastAsia"/>
          <w:sz w:val="24"/>
          <w:szCs w:val="24"/>
        </w:rPr>
        <w:t xml:space="preserve">and C_ID13 </w:t>
      </w:r>
      <w:r w:rsidR="00736441" w:rsidRPr="00736441">
        <w:rPr>
          <w:rFonts w:ascii="Times New Roman" w:hAnsi="Times New Roman" w:cs="Times New Roman"/>
          <w:sz w:val="24"/>
          <w:szCs w:val="24"/>
        </w:rPr>
        <w:t>w</w:t>
      </w:r>
      <w:r w:rsidR="001C1806">
        <w:rPr>
          <w:rFonts w:ascii="Times New Roman" w:hAnsi="Times New Roman" w:cs="Times New Roman" w:hint="eastAsia"/>
          <w:sz w:val="24"/>
          <w:szCs w:val="24"/>
        </w:rPr>
        <w:t>ere</w:t>
      </w:r>
      <w:r w:rsidR="00736441" w:rsidRPr="00736441">
        <w:rPr>
          <w:rFonts w:ascii="Times New Roman" w:hAnsi="Times New Roman" w:cs="Times New Roman"/>
          <w:sz w:val="24"/>
          <w:szCs w:val="24"/>
        </w:rPr>
        <w:t xml:space="preserve"> more prevalent in males, whereas C_ID</w:t>
      </w:r>
      <w:r w:rsidR="001C1806">
        <w:rPr>
          <w:rFonts w:ascii="Times New Roman" w:hAnsi="Times New Roman" w:cs="Times New Roman" w:hint="eastAsia"/>
          <w:sz w:val="24"/>
          <w:szCs w:val="24"/>
        </w:rPr>
        <w:t>11</w:t>
      </w:r>
      <w:r w:rsidR="00736441" w:rsidRPr="00736441">
        <w:rPr>
          <w:rFonts w:ascii="Times New Roman" w:hAnsi="Times New Roman" w:cs="Times New Roman"/>
          <w:sz w:val="24"/>
          <w:szCs w:val="24"/>
        </w:rPr>
        <w:t xml:space="preserve"> were more common in females. Furthermore, </w:t>
      </w:r>
      <w:r w:rsidR="001C1806">
        <w:rPr>
          <w:rFonts w:ascii="Times New Roman" w:hAnsi="Times New Roman" w:cs="Times New Roman" w:hint="eastAsia"/>
          <w:sz w:val="24"/>
          <w:szCs w:val="24"/>
        </w:rPr>
        <w:t>four</w:t>
      </w:r>
      <w:r w:rsidR="00A2004A">
        <w:rPr>
          <w:rFonts w:ascii="Times New Roman" w:hAnsi="Times New Roman" w:cs="Times New Roman" w:hint="eastAsia"/>
          <w:sz w:val="24"/>
          <w:szCs w:val="24"/>
        </w:rPr>
        <w:t xml:space="preserve"> signatures were identified </w:t>
      </w:r>
      <w:r w:rsidR="009B59A3">
        <w:rPr>
          <w:rFonts w:ascii="Times New Roman" w:hAnsi="Times New Roman" w:cs="Times New Roman" w:hint="eastAsia"/>
          <w:sz w:val="24"/>
          <w:szCs w:val="24"/>
        </w:rPr>
        <w:t xml:space="preserve">with </w:t>
      </w:r>
      <w:r w:rsidR="009B59A3">
        <w:rPr>
          <w:rFonts w:ascii="Times New Roman" w:hAnsi="Times New Roman" w:cs="Times New Roman"/>
          <w:sz w:val="24"/>
          <w:szCs w:val="24"/>
        </w:rPr>
        <w:t>significant</w:t>
      </w:r>
      <w:r w:rsidR="009B59A3">
        <w:rPr>
          <w:rFonts w:ascii="Times New Roman" w:hAnsi="Times New Roman" w:cs="Times New Roman" w:hint="eastAsia"/>
          <w:sz w:val="24"/>
          <w:szCs w:val="24"/>
        </w:rPr>
        <w:t xml:space="preserve"> aging correlation (i.e., clock-like feature): C_ID5, C_ID9, C_ID10, H_ID25. </w:t>
      </w:r>
      <w:r w:rsidR="007120E0">
        <w:rPr>
          <w:rFonts w:ascii="Times New Roman" w:hAnsi="Times New Roman" w:cs="Times New Roman" w:hint="eastAsia"/>
          <w:sz w:val="24"/>
          <w:szCs w:val="24"/>
        </w:rPr>
        <w:t xml:space="preserve">In general, PCAWG genomes contribute </w:t>
      </w:r>
      <w:r w:rsidR="003D71E8">
        <w:rPr>
          <w:rFonts w:ascii="Times New Roman" w:hAnsi="Times New Roman" w:cs="Times New Roman" w:hint="eastAsia"/>
          <w:sz w:val="24"/>
          <w:szCs w:val="24"/>
        </w:rPr>
        <w:t xml:space="preserve">more to the aging </w:t>
      </w:r>
      <w:r w:rsidR="003D71E8">
        <w:rPr>
          <w:rFonts w:ascii="Times New Roman" w:hAnsi="Times New Roman" w:cs="Times New Roman"/>
          <w:sz w:val="24"/>
          <w:szCs w:val="24"/>
        </w:rPr>
        <w:t>correlation</w:t>
      </w:r>
      <w:r w:rsidR="003D71E8">
        <w:rPr>
          <w:rFonts w:ascii="Times New Roman" w:hAnsi="Times New Roman" w:cs="Times New Roman" w:hint="eastAsia"/>
          <w:sz w:val="24"/>
          <w:szCs w:val="24"/>
        </w:rPr>
        <w:t xml:space="preserve"> compared to HMF genomes when looking at the </w:t>
      </w:r>
      <w:r w:rsidR="004D549A">
        <w:rPr>
          <w:rFonts w:ascii="Times New Roman" w:hAnsi="Times New Roman" w:cs="Times New Roman" w:hint="eastAsia"/>
          <w:sz w:val="24"/>
          <w:szCs w:val="24"/>
        </w:rPr>
        <w:t>coefficient</w:t>
      </w:r>
      <w:r w:rsidR="003D71E8">
        <w:rPr>
          <w:rFonts w:ascii="Times New Roman" w:hAnsi="Times New Roman" w:cs="Times New Roman" w:hint="eastAsia"/>
          <w:sz w:val="24"/>
          <w:szCs w:val="24"/>
        </w:rPr>
        <w:t xml:space="preserve"> and p value of </w:t>
      </w:r>
      <w:r w:rsidR="001A206F">
        <w:rPr>
          <w:rFonts w:ascii="Times New Roman" w:hAnsi="Times New Roman" w:cs="Times New Roman" w:hint="eastAsia"/>
          <w:sz w:val="24"/>
          <w:szCs w:val="24"/>
        </w:rPr>
        <w:t>Spearman</w:t>
      </w:r>
      <w:r w:rsidR="003D71E8">
        <w:rPr>
          <w:rFonts w:ascii="Times New Roman" w:hAnsi="Times New Roman" w:cs="Times New Roman" w:hint="eastAsia"/>
          <w:sz w:val="24"/>
          <w:szCs w:val="24"/>
        </w:rPr>
        <w:t xml:space="preserve"> </w:t>
      </w:r>
      <w:r w:rsidR="003D71E8">
        <w:rPr>
          <w:rFonts w:ascii="Times New Roman" w:hAnsi="Times New Roman" w:cs="Times New Roman"/>
          <w:sz w:val="24"/>
          <w:szCs w:val="24"/>
        </w:rPr>
        <w:t>correlation</w:t>
      </w:r>
      <w:r w:rsidR="003D71E8">
        <w:rPr>
          <w:rFonts w:ascii="Times New Roman" w:hAnsi="Times New Roman" w:cs="Times New Roman" w:hint="eastAsia"/>
          <w:sz w:val="24"/>
          <w:szCs w:val="24"/>
        </w:rPr>
        <w:t xml:space="preserve"> between </w:t>
      </w:r>
      <w:r w:rsidR="004D6C8B">
        <w:rPr>
          <w:rFonts w:ascii="Times New Roman" w:hAnsi="Times New Roman" w:cs="Times New Roman" w:hint="eastAsia"/>
          <w:sz w:val="24"/>
          <w:szCs w:val="24"/>
        </w:rPr>
        <w:t>signature activity and age</w:t>
      </w:r>
      <w:r w:rsidR="00CA277F">
        <w:rPr>
          <w:rFonts w:ascii="Times New Roman" w:hAnsi="Times New Roman" w:cs="Times New Roman" w:hint="eastAsia"/>
          <w:sz w:val="24"/>
          <w:szCs w:val="24"/>
        </w:rPr>
        <w:t xml:space="preserve"> (Figure )</w:t>
      </w:r>
      <w:r w:rsidR="004D6C8B">
        <w:rPr>
          <w:rFonts w:ascii="Times New Roman" w:hAnsi="Times New Roman" w:cs="Times New Roman" w:hint="eastAsia"/>
          <w:sz w:val="24"/>
          <w:szCs w:val="24"/>
        </w:rPr>
        <w:t>.</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192C57CD" w14:textId="41483214" w:rsidR="000D4E24" w:rsidRPr="008A1C58" w:rsidRDefault="00F30F64"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examined the contribution of mutational signatures to indels in cancer genes, focusing on 581 Tier 1 genes from the Cancer Gene Census</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aCHZeYAR","properties":{"formattedCitation":"(Sondka et al. 2018)","plainCitation":"(Sondka et al. 2018)","noteIndex":0},"citationItems":[{"id":701,"uris":["http://zotero.org/users/14858941/items/2XH4ZMIK"],"itemData":{"id":701,"type":"article-journal","abstract":"The Catalogue of Somatic Mutations in Cancer (COSMIC) Cancer Gene Census (CGC) is an expert-curated description of the genes driving human cancer that is used as a standard in cancer genetics across basic research, medical reporting and pharmaceutical development. After a major expansion and complete re-evaluation, the 2018 CGC describes in detail the effect of 719 cancer-driving genes. The recent expansion includes functional and mechanistic descriptions of how each gene contributes to disease generation in terms of the key cancer hallmarks and the impact of mutations on gene and protein function. These functional characteristics depict the extraordinary complexity of cancer biology and suggest multiple cancer-related functions for many genes, which are often highly tissue-dependent or tumour stage-dependent. The 2018 CGC encompasses a second tier, describing an expanding list of genes (currently 145) from more recent cancer studies that show supportive but less detailed indications of a role in cancer.","container-title":"Nature Reviews Cancer","DOI":"10.1038/s41568-018-0060-1","ISSN":"14741768","issue":"11","note":"PMID: 30293088\npublisher: Nature Publishing Group","page":"696-705","title":"The COSMIC Cancer Gene Census: describing genetic dysfunction across all human cancers","volume":"18","author":[{"family":"Sondka","given":"Zbyslaw"},{"family":"Bamford","given":"Sally"},{"family":"Cole","given":"Charlotte G."},{"family":"Ward","given":"Sari A."},{"family":"Dunham","given":"Ian"},{"family":"Forbes","given":"Simon A."}],"issued":{"date-parts":[["2018",1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Sondka et al. 2018)</w:t>
      </w:r>
      <w:r w:rsidR="00BE1962">
        <w:rPr>
          <w:rFonts w:ascii="Times New Roman" w:hAnsi="Times New Roman" w:cs="Times New Roman"/>
          <w:sz w:val="24"/>
          <w:szCs w:val="24"/>
        </w:rPr>
        <w:fldChar w:fldCharType="end"/>
      </w:r>
      <w:r w:rsidRPr="008A1C58">
        <w:rPr>
          <w:rFonts w:ascii="Times New Roman" w:hAnsi="Times New Roman" w:cs="Times New Roman"/>
          <w:sz w:val="24"/>
          <w:szCs w:val="24"/>
        </w:rPr>
        <w:t>.</w:t>
      </w:r>
      <w:r w:rsidR="0035297A" w:rsidRPr="008A1C58">
        <w:rPr>
          <w:rFonts w:ascii="Times New Roman" w:hAnsi="Times New Roman" w:cs="Times New Roman"/>
          <w:sz w:val="24"/>
          <w:szCs w:val="24"/>
        </w:rPr>
        <w:t xml:space="preserve"> We excluded DEL:1:T:5+ and INS:1:T:5+ from our analysis, as these indels are primarily contributed by C_ID1 and C_ID2, and single-base thymine insertions/deletions in poly-T regions rarely have significant biological impacts. The genes most frequently affected by insertions were CAMTA1, ERBB4, FHIT, FOXP1, LPP, LRP1B, NRG1, PRDM16, PTPRT, and RUNX1. Several signatures with known causes contribute to these insertions, including DNA replication slippage, defective MMR, defective HR DNA damage repair, and UV exposure. Deletions most frequently affected CAMTA1, CUX1, ERBB4, FHIT, FOXP1, GPHN, LPP, LRP1B, NRG1, and PRDM16 (Figure </w:t>
      </w:r>
      <w:r w:rsidR="00C47956">
        <w:rPr>
          <w:rFonts w:ascii="Times New Roman" w:hAnsi="Times New Roman" w:cs="Times New Roman" w:hint="eastAsia"/>
          <w:sz w:val="24"/>
          <w:szCs w:val="24"/>
        </w:rPr>
        <w:t>8B</w:t>
      </w:r>
      <w:r w:rsidR="0035297A" w:rsidRPr="008A1C58">
        <w:rPr>
          <w:rFonts w:ascii="Times New Roman" w:hAnsi="Times New Roman" w:cs="Times New Roman"/>
          <w:sz w:val="24"/>
          <w:szCs w:val="24"/>
        </w:rPr>
        <w:t>).</w:t>
      </w:r>
      <w:r w:rsidR="006F7579" w:rsidRPr="008A1C58">
        <w:rPr>
          <w:rFonts w:ascii="Times New Roman" w:hAnsi="Times New Roman" w:cs="Times New Roman"/>
          <w:sz w:val="24"/>
          <w:szCs w:val="24"/>
        </w:rPr>
        <w:t xml:space="preserve"> These deletions are primarily caused by DNA replication slippage and defective MMR. Notably, the tobacco smoking signature (C_ID3) contributes to nearly 50% of cytos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deletions and thym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 xml:space="preserve">insertions in LRP1B. Previous research has linked LRP1B mutations to lung cancer </w:t>
      </w:r>
      <w:r w:rsidR="006F7579" w:rsidRPr="008A1C58">
        <w:rPr>
          <w:rFonts w:ascii="Times New Roman" w:hAnsi="Times New Roman" w:cs="Times New Roman"/>
          <w:sz w:val="24"/>
          <w:szCs w:val="24"/>
        </w:rPr>
        <w:lastRenderedPageBreak/>
        <w:t>pathogenesis</w:t>
      </w:r>
      <w:r w:rsidR="00CD2DB8">
        <w:rPr>
          <w:rFonts w:ascii="Times New Roman" w:hAnsi="Times New Roman" w:cs="Times New Roman" w:hint="eastAsia"/>
          <w:sz w:val="24"/>
          <w:szCs w:val="24"/>
        </w:rPr>
        <w:t xml:space="preserve"> </w:t>
      </w:r>
      <w:r w:rsidR="00CD2DB8">
        <w:rPr>
          <w:rFonts w:ascii="Times New Roman" w:hAnsi="Times New Roman" w:cs="Times New Roman"/>
          <w:sz w:val="24"/>
          <w:szCs w:val="24"/>
        </w:rPr>
        <w:fldChar w:fldCharType="begin"/>
      </w:r>
      <w:r w:rsidR="00CD2DB8">
        <w:rPr>
          <w:rFonts w:ascii="Times New Roman" w:hAnsi="Times New Roman" w:cs="Times New Roman"/>
          <w:sz w:val="24"/>
          <w:szCs w:val="24"/>
        </w:rPr>
        <w:instrText xml:space="preserve"> ADDIN ZOTERO_ITEM CSL_CITATION {"citationID":"rhxOItnC","properties":{"formattedCitation":"(Ding et al. 2008)","plainCitation":"(Ding et al. 2008)","noteIndex":0},"citationItems":[{"id":689,"uris":["http://zotero.org/users/14858941/items/NK6X5F7U"],"itemData":{"id":689,"type":"article-journal","abstract":"Determining the genetic basis of cancer requires comprehensive analyses of large collections of histopathologically well-classified primary tumours. Here we report the results of a collaborative study to discover somatic mutations in 188 human lung adenocarcinomas. DNA sequencing of 623 genes with known or potential relationships to cancer revealed more than 1,000 somatic mutations across the samples. Our analysis identified 26 genes that are mutated at significantly high frequencies and thus are probably involved in carcinogenesis. The frequently mutated genes include tyrosine kinases, among them the EGFR homologue ERBB4; multiple ephrin receptor genes, notably EPHA3; vascular endothelial growth factor receptor KDR; and NTRK genes. These data provide evidence of somatic mutations in primary lung adenocarcinoma for several tumour suppressor genes involved in other cancers - including NF1, APC, RB1 and ATM - and for sequence changes in PTPRD as well as the frequently deleted gene LRP1B. The observed mutational profiles correlate with clinical features, smoking status and DNA repair defects. These results are reinforced by data integration including single nucleotide polymorphism array and gene expression array. Our findings shed further light on several important signalling pathways involved in lung adenocarcinoma, and suggest new molecular targets for treatment. ©2008 Macmillan Publishers Limited. All rights reserved.","container-title":"Nature","DOI":"10.1038/nature07423","ISSN":"14764687","issue":"7216","note":"PMID: 18948947\npublisher: Nature Publishing Group","page":"1069-1075","title":"Somatic mutations affect key pathways in lung adenocarcinoma","volume":"455","author":[{"family":"Ding","given":"Li"},{"family":"Getz","given":"Gad"},{"family":"Wheeler","given":"David A."},{"family":"Mardis","given":"Elaine R."},{"family":"McLellan","given":"Michael D."},{"family":"Cibulskis","given":"Kristian"},{"family":"Sougnez","given":"Carrie"},{"family":"Greulich","given":"Heidi"},{"family":"Muzny","given":"Donna M."},{"family":"Morgan","given":"Margaret B."},{"family":"Fulton","given":"Lucinda"},{"family":"Fulton","given":"Robert S."},{"family":"Zhang","given":"Qunyuan"},{"family":"Wendl","given":"Michael C."},{"family":"Lawrence","given":"Michael S."},{"family":"Larson","given":"David E."},{"family":"Chen","given":"Ken"},{"family":"Dooling","given":"David J."},{"family":"Sabo","given":"Aniko"},{"family":"Hawes","given":"Alicia C."},{"family":"Shen","given":"Hua"},{"family":"Jhangiani","given":"Shalini N."},{"family":"Lewis","given":"Lora R."},{"family":"Hall","given":"Otis"},{"family":"Zhu","given":"Yiming"},{"family":"Mathew","given":"Tittu"},{"family":"Ren","given":"Yanru"},{"family":"Yao","given":"Jiqiang"},{"family":"Scherer","given":"Steven E."},{"family":"Clerc","given":"Kerstin"},{"family":"Metcalf","given":"Ginger A."},{"family":"Ng","given":"Brian"},{"family":"Milosavljevic","given":"Aleksandar"},{"family":"Gonzalez-Garay","given":"Manuel L."},{"family":"Osborne","given":"John R."},{"family":"Meyer","given":"Rick"},{"family":"Shi","given":"Xiaoqi"},{"family":"Tang","given":"Yuzhu"},{"family":"Koboldt","given":"Daniel C."},{"family":"Lin","given":"Ling"},{"family":"Abbott","given":"Rachel"},{"family":"Miner","given":"Tracie L."},{"family":"Pohl","given":"Craig"},{"family":"Fewell","given":"Ginger"},{"family":"Haipek","given":"Carrie"},{"family":"Schmidt","given":"Heather"},{"family":"Dunford-Shore","given":"Brian H."},{"family":"Kraja","given":"Aldi"},{"family":"Crosby","given":"Seth D."},{"family":"Sawyer","given":"Christopher S."},{"family":"Vickery","given":"Tammi"},{"family":"Sander","given":"Sacha"},{"family":"Robinson","given":"Jody"},{"family":"Winckler","given":"Wendy"},{"family":"Baldwin","given":"Jennifer"},{"family":"Chirieac","given":"Lucian R."},{"family":"Dutt","given":"Amit"},{"family":"Fennell","given":"Tim"},{"family":"Hanna","given":"Megan"},{"family":"Johnson","given":"Bruce E."},{"family":"Onofrio","given":"Robert C."},{"family":"Thomas","given":"Roman K."},{"family":"Tonon","given":"Giovanni"},{"family":"Weir","given":"Barbara A."},{"family":"Zhao","given":"Xiaojun"},{"family":"Ziaugra","given":"Liuda"},{"family":"Zody","given":"Michael C."},{"family":"Giordano","given":"Thomas"},{"family":"Orringer","given":"Mark B."},{"family":"Roth","given":"Jack A."},{"family":"Spitz","given":"Margaret R."},{"family":"Wistuba","given":"Ignacio I."},{"family":"Ozenberger","given":"Bradley"},{"family":"Good","given":"Peter J."},{"family":"Chang","given":"Andrew C."},{"family":"Beer","given":"David G."},{"family":"Watson","given":"Mark A."},{"family":"Ladanyi","given":"Marc"},{"family":"Broderick","given":"Stephen"},{"family":"Yoshizawa","given":"Akihiko"},{"family":"Travis","given":"William D."},{"family":"Pao","given":"William"},{"family":"Province","given":"Michael A."},{"family":"Weinstock","given":"George M."},{"family":"Varmus","given":"Harold E."},{"family":"Gabriel","given":"Stacey B."},{"family":"Lander","given":"Eric S."},{"family":"Gibbs","given":"Richard A."},{"family":"Meyerson","given":"Matthew"},{"family":"Wilson","given":"Richard K."}],"issued":{"date-parts":[["2008",10,23]]}}}],"schema":"https://github.com/citation-style-language/schema/raw/master/csl-citation.json"} </w:instrText>
      </w:r>
      <w:r w:rsidR="00CD2DB8">
        <w:rPr>
          <w:rFonts w:ascii="Times New Roman" w:hAnsi="Times New Roman" w:cs="Times New Roman"/>
          <w:sz w:val="24"/>
          <w:szCs w:val="24"/>
        </w:rPr>
        <w:fldChar w:fldCharType="separate"/>
      </w:r>
      <w:r w:rsidR="00CD2DB8" w:rsidRPr="00CD2DB8">
        <w:rPr>
          <w:rFonts w:ascii="Times New Roman" w:hAnsi="Times New Roman" w:cs="Times New Roman"/>
          <w:sz w:val="24"/>
        </w:rPr>
        <w:t>(Ding et al. 2008)</w:t>
      </w:r>
      <w:r w:rsidR="00CD2DB8">
        <w:rPr>
          <w:rFonts w:ascii="Times New Roman" w:hAnsi="Times New Roman" w:cs="Times New Roman"/>
          <w:sz w:val="24"/>
          <w:szCs w:val="24"/>
        </w:rPr>
        <w:fldChar w:fldCharType="end"/>
      </w:r>
      <w:r w:rsidR="006F7579" w:rsidRPr="008A1C58">
        <w:rPr>
          <w:rFonts w:ascii="Times New Roman" w:hAnsi="Times New Roman" w:cs="Times New Roman"/>
          <w:sz w:val="24"/>
          <w:szCs w:val="24"/>
        </w:rPr>
        <w:t>. Our analysis potentially uncovers the mutational processes responsible for LRP1B mutations.</w:t>
      </w:r>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6B578816"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D mutational signatures. We identified one indel signatur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6B632860" w14:textId="448841C5" w:rsidR="00EF04C1" w:rsidRDefault="00EF04C1" w:rsidP="008A1C58">
      <w:pPr>
        <w:spacing w:line="480" w:lineRule="auto"/>
        <w:rPr>
          <w:rFonts w:ascii="Times New Roman" w:hAnsi="Times New Roman" w:cs="Times New Roman"/>
          <w:sz w:val="24"/>
          <w:szCs w:val="24"/>
        </w:rPr>
      </w:pPr>
      <w:r w:rsidRPr="00EF04C1">
        <w:rPr>
          <w:rFonts w:ascii="Times New Roman" w:hAnsi="Times New Roman" w:cs="Times New Roman"/>
          <w:sz w:val="24"/>
          <w:szCs w:val="24"/>
        </w:rPr>
        <w:t xml:space="preserve">We </w:t>
      </w:r>
      <w:r w:rsidR="00BB4EEE">
        <w:rPr>
          <w:rFonts w:ascii="Times New Roman" w:hAnsi="Times New Roman" w:cs="Times New Roman" w:hint="eastAsia"/>
          <w:sz w:val="24"/>
          <w:szCs w:val="24"/>
        </w:rPr>
        <w:t>also performed</w:t>
      </w:r>
      <w:r w:rsidRPr="00EF04C1">
        <w:rPr>
          <w:rFonts w:ascii="Times New Roman" w:hAnsi="Times New Roman" w:cs="Times New Roman"/>
          <w:sz w:val="24"/>
          <w:szCs w:val="24"/>
        </w:rPr>
        <w:t xml:space="preserve"> signature extraction using SigProfilerExtractor, an NMF-based model recognized for its strong performance in signature analysis (</w:t>
      </w:r>
      <w:r w:rsidR="00F50E0F">
        <w:rPr>
          <w:rFonts w:ascii="Times New Roman" w:hAnsi="Times New Roman" w:cs="Times New Roman" w:hint="eastAsia"/>
          <w:sz w:val="24"/>
          <w:szCs w:val="24"/>
        </w:rPr>
        <w:t>Figure S</w:t>
      </w:r>
      <w:r w:rsidR="00CD3592">
        <w:rPr>
          <w:rFonts w:ascii="Times New Roman" w:hAnsi="Times New Roman" w:cs="Times New Roman" w:hint="eastAsia"/>
          <w:sz w:val="24"/>
          <w:szCs w:val="24"/>
        </w:rPr>
        <w:t>7,</w:t>
      </w:r>
      <w:r w:rsidR="00F50E0F">
        <w:rPr>
          <w:rFonts w:ascii="Times New Roman" w:hAnsi="Times New Roman" w:cs="Times New Roman" w:hint="eastAsia"/>
          <w:sz w:val="24"/>
          <w:szCs w:val="24"/>
        </w:rPr>
        <w:t xml:space="preserve"> </w:t>
      </w:r>
      <w:r w:rsidRPr="00EF04C1">
        <w:rPr>
          <w:rFonts w:ascii="Times New Roman" w:hAnsi="Times New Roman" w:cs="Times New Roman"/>
          <w:sz w:val="24"/>
          <w:szCs w:val="24"/>
        </w:rPr>
        <w:t xml:space="preserve">Islam et al. 2022). However, this method proved ineffective for our large cohort, yielding an optimal solution of K=12 but failing to identify </w:t>
      </w:r>
      <w:r w:rsidR="00DD19D2">
        <w:rPr>
          <w:rFonts w:ascii="Times New Roman" w:hAnsi="Times New Roman" w:cs="Times New Roman" w:hint="eastAsia"/>
          <w:sz w:val="24"/>
          <w:szCs w:val="24"/>
        </w:rPr>
        <w:t>some</w:t>
      </w:r>
      <w:r w:rsidRPr="00EF04C1">
        <w:rPr>
          <w:rFonts w:ascii="Times New Roman" w:hAnsi="Times New Roman" w:cs="Times New Roman"/>
          <w:sz w:val="24"/>
          <w:szCs w:val="24"/>
        </w:rPr>
        <w:t xml:space="preserve"> previously established COSMIC signatures. Similarly, we employed the minimum-volume NMF model, MuSiCal, across all genomes, which resulted in an optimal K=13 (</w:t>
      </w:r>
      <w:r w:rsidR="00F50E0F">
        <w:rPr>
          <w:rFonts w:ascii="Times New Roman" w:hAnsi="Times New Roman" w:cs="Times New Roman" w:hint="eastAsia"/>
          <w:sz w:val="24"/>
          <w:szCs w:val="24"/>
        </w:rPr>
        <w:t>Figure S</w:t>
      </w:r>
      <w:r w:rsidR="00CD3592">
        <w:rPr>
          <w:rFonts w:ascii="Times New Roman" w:hAnsi="Times New Roman" w:cs="Times New Roman" w:hint="eastAsia"/>
          <w:sz w:val="24"/>
          <w:szCs w:val="24"/>
        </w:rPr>
        <w:t>8</w:t>
      </w:r>
      <w:r w:rsidR="00F50E0F">
        <w:rPr>
          <w:rFonts w:ascii="Times New Roman" w:hAnsi="Times New Roman" w:cs="Times New Roman" w:hint="eastAsia"/>
          <w:sz w:val="24"/>
          <w:szCs w:val="24"/>
        </w:rPr>
        <w:t xml:space="preserve">, </w:t>
      </w:r>
      <w:r w:rsidRPr="00EF04C1">
        <w:rPr>
          <w:rFonts w:ascii="Times New Roman" w:hAnsi="Times New Roman" w:cs="Times New Roman"/>
          <w:sz w:val="24"/>
          <w:szCs w:val="24"/>
        </w:rPr>
        <w:t xml:space="preserve">Jin et al. 2024). In contrast, using mSigHdp, we identified 30 mutational signatures </w:t>
      </w:r>
      <w:r w:rsidR="00D64475">
        <w:rPr>
          <w:rFonts w:ascii="Times New Roman" w:hAnsi="Times New Roman" w:cs="Times New Roman" w:hint="eastAsia"/>
          <w:sz w:val="24"/>
          <w:szCs w:val="24"/>
        </w:rPr>
        <w:t xml:space="preserve">in the extraction of </w:t>
      </w:r>
      <w:r w:rsidRPr="00EF04C1">
        <w:rPr>
          <w:rFonts w:ascii="Times New Roman" w:hAnsi="Times New Roman" w:cs="Times New Roman"/>
          <w:sz w:val="24"/>
          <w:szCs w:val="24"/>
        </w:rPr>
        <w:t>all genomes, with 24 included in the finalized collection</w:t>
      </w:r>
      <w:r w:rsidR="006C0B89">
        <w:rPr>
          <w:rFonts w:ascii="Times New Roman" w:hAnsi="Times New Roman" w:cs="Times New Roman" w:hint="eastAsia"/>
          <w:sz w:val="24"/>
          <w:szCs w:val="24"/>
        </w:rPr>
        <w:t xml:space="preserve"> </w:t>
      </w:r>
      <w:r w:rsidR="006C0B89" w:rsidRPr="006C0B89">
        <w:rPr>
          <w:rFonts w:ascii="Times New Roman" w:hAnsi="Times New Roman" w:cs="Times New Roman" w:hint="eastAsia"/>
          <w:sz w:val="24"/>
          <w:szCs w:val="24"/>
          <w:highlight w:val="yellow"/>
        </w:rPr>
        <w:t>(</w:t>
      </w:r>
      <w:r w:rsidR="00B563BB">
        <w:rPr>
          <w:rFonts w:ascii="Times New Roman" w:hAnsi="Times New Roman" w:cs="Times New Roman" w:hint="eastAsia"/>
          <w:sz w:val="24"/>
          <w:szCs w:val="24"/>
          <w:highlight w:val="yellow"/>
        </w:rPr>
        <w:t>Table S</w:t>
      </w:r>
      <w:r w:rsidR="00760774">
        <w:rPr>
          <w:rFonts w:ascii="Times New Roman" w:hAnsi="Times New Roman" w:cs="Times New Roman" w:hint="eastAsia"/>
          <w:sz w:val="24"/>
          <w:szCs w:val="24"/>
          <w:highlight w:val="yellow"/>
        </w:rPr>
        <w:t>4</w:t>
      </w:r>
      <w:r w:rsidR="006C0B89" w:rsidRPr="006C0B89">
        <w:rPr>
          <w:rFonts w:ascii="Times New Roman" w:hAnsi="Times New Roman" w:cs="Times New Roman" w:hint="eastAsia"/>
          <w:sz w:val="24"/>
          <w:szCs w:val="24"/>
          <w:highlight w:val="yellow"/>
        </w:rPr>
        <w:t>)</w:t>
      </w:r>
      <w:r w:rsidRPr="00EF04C1">
        <w:rPr>
          <w:rFonts w:ascii="Times New Roman" w:hAnsi="Times New Roman" w:cs="Times New Roman"/>
          <w:sz w:val="24"/>
          <w:szCs w:val="24"/>
        </w:rPr>
        <w:t xml:space="preserve">. </w:t>
      </w:r>
      <w:r w:rsidR="003911E3" w:rsidRPr="00EF04C1">
        <w:rPr>
          <w:rFonts w:ascii="Times New Roman" w:hAnsi="Times New Roman" w:cs="Times New Roman"/>
          <w:sz w:val="24"/>
          <w:szCs w:val="24"/>
        </w:rPr>
        <w:t>This limitation is likely due to the challenges Non-negative Matrix Factorization faces in managing the high data sparsity associated with indels.</w:t>
      </w:r>
      <w:r w:rsidR="003911E3">
        <w:rPr>
          <w:rFonts w:ascii="Times New Roman" w:hAnsi="Times New Roman" w:cs="Times New Roman" w:hint="eastAsia"/>
          <w:sz w:val="24"/>
          <w:szCs w:val="24"/>
        </w:rPr>
        <w:t xml:space="preserve"> </w:t>
      </w:r>
      <w:r w:rsidRPr="00EF04C1">
        <w:rPr>
          <w:rFonts w:ascii="Times New Roman" w:hAnsi="Times New Roman" w:cs="Times New Roman"/>
          <w:sz w:val="24"/>
          <w:szCs w:val="24"/>
        </w:rPr>
        <w:t xml:space="preserve">Our study </w:t>
      </w:r>
      <w:r w:rsidRPr="00EF04C1">
        <w:rPr>
          <w:rFonts w:ascii="Times New Roman" w:hAnsi="Times New Roman" w:cs="Times New Roman"/>
          <w:sz w:val="24"/>
          <w:szCs w:val="24"/>
        </w:rPr>
        <w:lastRenderedPageBreak/>
        <w:t>highlights the effectiveness of mSigHdp for mining large datasets and demonstrates its ability to reveal novel signatures in highly sparse, low-count data.</w:t>
      </w:r>
    </w:p>
    <w:p w14:paraId="499335AA" w14:textId="41D38A08"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s sequencing technology advances, numerous national cancer research initiatives are underway. Mutational signatures have proven valuable in predicting cancer treatment efficacy and tracing disease etiology. By integrating more data into mutational signature analysis, we anticipate discovering additional signatures that characterize genomic mutational processes. 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62134EA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5"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2"/>
      <w:r w:rsidR="00CB3861" w:rsidRPr="008A1C58">
        <w:rPr>
          <w:rFonts w:ascii="Times New Roman" w:hAnsi="Times New Roman" w:cs="Times New Roman"/>
          <w:sz w:val="24"/>
          <w:szCs w:val="24"/>
          <w:highlight w:val="yellow"/>
        </w:rPr>
        <w:t>Variant calls for 3417 WGS samples from the HMF cohort were obtained from xxxx</w:t>
      </w:r>
      <w:commentRangeEnd w:id="2"/>
      <w:r w:rsidR="00706990">
        <w:rPr>
          <w:rStyle w:val="CommentReference"/>
        </w:rPr>
        <w:commentReference w:id="2"/>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Sondka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6"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seedNumber=1234, burnin=1000, bunin.multi</w:t>
      </w:r>
      <w:r w:rsidR="009038C9" w:rsidRPr="008A1C58">
        <w:rPr>
          <w:rFonts w:ascii="Times New Roman" w:hAnsi="Times New Roman" w:cs="Times New Roman"/>
          <w:sz w:val="24"/>
          <w:szCs w:val="24"/>
        </w:rPr>
        <w:t>plier=20, post.n = 200, post.space = 100, num.child.process=20, gamma.alpha=1, gamma.</w:t>
      </w:r>
      <w:r w:rsidR="00516765" w:rsidRPr="008A1C58">
        <w:rPr>
          <w:rFonts w:ascii="Times New Roman" w:hAnsi="Times New Roman" w:cs="Times New Roman"/>
          <w:sz w:val="24"/>
          <w:szCs w:val="24"/>
        </w:rPr>
        <w:t>beta=</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We ran MuSiCal with the following parameters: min_n_components=9, max_n_components=33, method=</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mvnmf</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n_replicates=100, max_iter=10000, min_iter=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r w:rsidR="0013091E" w:rsidRPr="002A43D2">
        <w:rPr>
          <w:rFonts w:ascii="Times New Roman" w:hAnsi="Times New Roman" w:cs="Times New Roman"/>
          <w:b/>
          <w:bCs/>
          <w:sz w:val="24"/>
          <w:szCs w:val="24"/>
        </w:rPr>
        <w:t>mSigHdp</w:t>
      </w:r>
      <w:r w:rsidRPr="002A43D2">
        <w:rPr>
          <w:rFonts w:ascii="Times New Roman" w:hAnsi="Times New Roman" w:cs="Times New Roman"/>
          <w:b/>
          <w:bCs/>
          <w:sz w:val="24"/>
          <w:szCs w:val="24"/>
        </w:rPr>
        <w:t xml:space="preserve"> signatures into COSMIC reference signatures</w:t>
      </w:r>
    </w:p>
    <w:p w14:paraId="3836B2E8" w14:textId="5FD05B0B"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r w:rsidR="0027442E" w:rsidRPr="008A1C58">
        <w:rPr>
          <w:rFonts w:ascii="Times New Roman" w:hAnsi="Times New Roman" w:cs="Times New Roman"/>
          <w:sz w:val="24"/>
          <w:szCs w:val="24"/>
        </w:rPr>
        <w:t>find_best_reconstruction_QP</w:t>
      </w:r>
      <w:r w:rsidR="00602F3F" w:rsidRPr="008A1C58">
        <w:rPr>
          <w:rFonts w:ascii="Times New Roman" w:hAnsi="Times New Roman" w:cs="Times New Roman"/>
          <w:sz w:val="24"/>
          <w:szCs w:val="24"/>
        </w:rPr>
        <w:t xml:space="preserve"> function of SigTools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r w:rsidR="00E430FD" w:rsidRPr="008A1C58">
        <w:rPr>
          <w:rFonts w:ascii="Times New Roman" w:hAnsi="Times New Roman" w:cs="Times New Roman"/>
          <w:sz w:val="24"/>
          <w:szCs w:val="24"/>
        </w:rPr>
        <w:t xml:space="preserve">PresenceAttributeSigActivity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5A331AAE" w14:textId="23B7F354" w:rsidR="00862CB8" w:rsidRPr="002A43D2" w:rsidRDefault="00862CB8"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Cell line culture and RNaseH2B CRIPSR</w:t>
      </w:r>
    </w:p>
    <w:p w14:paraId="1F444AD3" w14:textId="7233FCFA" w:rsidR="00CC2B37" w:rsidRPr="008A1C58" w:rsidRDefault="00CC2B3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highlight w:val="yellow"/>
        </w:rPr>
        <w:t>Need help here</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7"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The thresholds were selected based on the minimum number of mutations of the pre-defined MSI tumors</w:t>
      </w:r>
      <w:r w:rsidR="00514C81">
        <w:rPr>
          <w:rFonts w:ascii="Times New Roman" w:hAnsi="Times New Roman" w:cs="Times New Roman" w:hint="eastAsia"/>
          <w:color w:val="000000"/>
          <w:sz w:val="24"/>
          <w:szCs w:val="24"/>
        </w:rPr>
        <w:t xml:space="preserve">.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hint="eastAsia"/>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w:t>
      </w:r>
      <w:r w:rsidR="003F5A79">
        <w:rPr>
          <w:rFonts w:ascii="Times New Roman" w:hAnsi="Times New Roman" w:cs="Times New Roman" w:hint="eastAsia"/>
          <w:color w:val="000000"/>
          <w:sz w:val="24"/>
          <w:szCs w:val="24"/>
        </w:rPr>
        <w:lastRenderedPageBreak/>
        <w:t xml:space="preserve">The logo was plotted based on the frequency matrix by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function of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367F1D2D" w14:textId="7C5A843D"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Funding</w:t>
      </w:r>
    </w:p>
    <w:p w14:paraId="2E5F7565" w14:textId="77777777" w:rsidR="005D1F39" w:rsidRPr="008A1C58" w:rsidRDefault="005D1F39" w:rsidP="008A1C58">
      <w:pPr>
        <w:spacing w:line="480" w:lineRule="auto"/>
        <w:rPr>
          <w:rFonts w:ascii="Times New Roman" w:hAnsi="Times New Roman" w:cs="Times New Roman"/>
          <w:b/>
          <w:bCs/>
          <w:sz w:val="24"/>
          <w:szCs w:val="24"/>
        </w:rPr>
      </w:pP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E4F58E4" w14:textId="77777777" w:rsidR="0052001A" w:rsidRPr="0052001A" w:rsidRDefault="000B60F3" w:rsidP="0052001A">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52001A" w:rsidRPr="0052001A">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52001A" w:rsidRPr="0052001A">
        <w:rPr>
          <w:rFonts w:ascii="Times New Roman" w:hAnsi="Times New Roman" w:cs="Times New Roman"/>
          <w:i/>
          <w:iCs/>
          <w:sz w:val="24"/>
        </w:rPr>
        <w:t>Nature</w:t>
      </w:r>
      <w:r w:rsidR="0052001A" w:rsidRPr="0052001A">
        <w:rPr>
          <w:rFonts w:ascii="Times New Roman" w:hAnsi="Times New Roman" w:cs="Times New Roman"/>
          <w:sz w:val="24"/>
        </w:rPr>
        <w:t xml:space="preserve"> 578 (7793): 82–93. https://doi.org/10.1038/s41586-020-1969-6.</w:t>
      </w:r>
    </w:p>
    <w:p w14:paraId="1511E405"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Pr="0052001A">
        <w:rPr>
          <w:rFonts w:ascii="Times New Roman" w:hAnsi="Times New Roman" w:cs="Times New Roman"/>
          <w:i/>
          <w:iCs/>
          <w:sz w:val="24"/>
        </w:rPr>
        <w:t>Science</w:t>
      </w:r>
      <w:r w:rsidRPr="0052001A">
        <w:rPr>
          <w:rFonts w:ascii="Times New Roman" w:hAnsi="Times New Roman" w:cs="Times New Roman"/>
          <w:sz w:val="24"/>
        </w:rPr>
        <w:t xml:space="preserve"> 354 (6312): 618–22. https://doi.org/10.1126/science.aag0299.</w:t>
      </w:r>
    </w:p>
    <w:p w14:paraId="6A65485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52001A">
        <w:rPr>
          <w:rFonts w:ascii="Times New Roman" w:hAnsi="Times New Roman" w:cs="Times New Roman"/>
          <w:i/>
          <w:iCs/>
          <w:sz w:val="24"/>
        </w:rPr>
        <w:t>Nature</w:t>
      </w:r>
      <w:r w:rsidRPr="0052001A">
        <w:rPr>
          <w:rFonts w:ascii="Times New Roman" w:hAnsi="Times New Roman" w:cs="Times New Roman"/>
          <w:sz w:val="24"/>
        </w:rPr>
        <w:t xml:space="preserve"> 578 (7793): 94–101. https://doi.org/10.1038/s41586-020-1943-3.</w:t>
      </w:r>
    </w:p>
    <w:p w14:paraId="4A95181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54CAB03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8 (5): 654–65. https://doi.org/10.1101/gr.230219.117.</w:t>
      </w:r>
    </w:p>
    <w:p w14:paraId="7ED79AE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o Liu, Nicole Stantial, Viraj Shah, Willie Yu, Karin C. Nitiss, John L. Nitiss, Sue Jinks-Robertson, and Steven G. Rozen. 2022. ‘Recurrent Mutations in Topoisomerase IIα Cause a Previously Undescribed Mutator Phenotype in Human Cancers’. </w:t>
      </w:r>
      <w:r w:rsidRPr="0052001A">
        <w:rPr>
          <w:rFonts w:ascii="Times New Roman" w:hAnsi="Times New Roman" w:cs="Times New Roman"/>
          <w:i/>
          <w:iCs/>
          <w:sz w:val="24"/>
        </w:rPr>
        <w:t>Proceedings of the National Academy of Sciences</w:t>
      </w:r>
      <w:r w:rsidRPr="0052001A">
        <w:rPr>
          <w:rFonts w:ascii="Times New Roman" w:hAnsi="Times New Roman" w:cs="Times New Roman"/>
          <w:sz w:val="24"/>
        </w:rPr>
        <w:t xml:space="preserve"> 119 (4): e2114024119. https://doi.org/10.1073/pnas.2114024119.</w:t>
      </w:r>
    </w:p>
    <w:p w14:paraId="305E771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52001A">
        <w:rPr>
          <w:rFonts w:ascii="Times New Roman" w:hAnsi="Times New Roman" w:cs="Times New Roman"/>
          <w:i/>
          <w:iCs/>
          <w:sz w:val="24"/>
        </w:rPr>
        <w:t>Chemical Research in Toxicology</w:t>
      </w:r>
      <w:r w:rsidRPr="0052001A">
        <w:rPr>
          <w:rFonts w:ascii="Times New Roman" w:hAnsi="Times New Roman" w:cs="Times New Roman"/>
          <w:sz w:val="24"/>
        </w:rPr>
        <w:t xml:space="preserve"> 37 (2): 234–47. https://doi.org/10.1021/acs.chemrestox.3c00255.</w:t>
      </w:r>
    </w:p>
    <w:p w14:paraId="330BB23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en, Lei, Chong Zhang, Ruidong Xue, Mo Liu, Jian Bai, Jinxia Bao, Yin Wang, et al. 2024. ‘Deep Whole-Genome Analysis of 494 Hepatocellular Carcinomas’. </w:t>
      </w:r>
      <w:r w:rsidRPr="0052001A">
        <w:rPr>
          <w:rFonts w:ascii="Times New Roman" w:hAnsi="Times New Roman" w:cs="Times New Roman"/>
          <w:i/>
          <w:iCs/>
          <w:sz w:val="24"/>
        </w:rPr>
        <w:t>Nature</w:t>
      </w:r>
      <w:r w:rsidRPr="0052001A">
        <w:rPr>
          <w:rFonts w:ascii="Times New Roman" w:hAnsi="Times New Roman" w:cs="Times New Roman"/>
          <w:sz w:val="24"/>
        </w:rPr>
        <w:t>, March. https://doi.org/10.1038/s41586-024-07054-3.</w:t>
      </w:r>
    </w:p>
    <w:p w14:paraId="62C0509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 xml:space="preserve">Chon, Hyongi, Alex Vassilev, Melvin L. Depamphilis, Yingming Zhao, Junmei Zhang, Peter M. Burgers, Robert J. Crouch, and Susana M. Cerritelli. 2009. ‘Contributions of the Two Accessory Subunits, RNASEH2B and RNASEH2C, to the Activity and Properties of the Human RNase H2 Complex’. </w:t>
      </w:r>
      <w:r w:rsidRPr="0052001A">
        <w:rPr>
          <w:rFonts w:ascii="Times New Roman" w:hAnsi="Times New Roman" w:cs="Times New Roman"/>
          <w:i/>
          <w:iCs/>
          <w:sz w:val="24"/>
        </w:rPr>
        <w:t>Nucleic Acids Research</w:t>
      </w:r>
      <w:r w:rsidRPr="0052001A">
        <w:rPr>
          <w:rFonts w:ascii="Times New Roman" w:hAnsi="Times New Roman" w:cs="Times New Roman"/>
          <w:sz w:val="24"/>
        </w:rPr>
        <w:t xml:space="preserve"> 37 (1): 96–110. https://doi.org/10.1093/nar/gkn913.</w:t>
      </w:r>
    </w:p>
    <w:p w14:paraId="06E10A60"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onover, Hailey N, Scott A Lujan, Mary J Chapman, Deborah A Cornelio, Rabab Sharif, Jessica S Williams, Alan B Clark, Francheska Camilo, Thomas A Kunkel, and Juan Lucas Argueso. 2015. ‘Stimulation of Chromosomal Rearrangements by Ribonucleotides’. </w:t>
      </w:r>
      <w:r w:rsidRPr="0052001A">
        <w:rPr>
          <w:rFonts w:ascii="Times New Roman" w:hAnsi="Times New Roman" w:cs="Times New Roman"/>
          <w:i/>
          <w:iCs/>
          <w:sz w:val="24"/>
        </w:rPr>
        <w:t>Genetics</w:t>
      </w:r>
      <w:r w:rsidRPr="0052001A">
        <w:rPr>
          <w:rFonts w:ascii="Times New Roman" w:hAnsi="Times New Roman" w:cs="Times New Roman"/>
          <w:sz w:val="24"/>
        </w:rPr>
        <w:t xml:space="preserve"> 201 (3): 951–61. https://doi.org/10.1534/genetics.115.181149.</w:t>
      </w:r>
    </w:p>
    <w:p w14:paraId="0257C3F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7C05B25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3 (4): 517–25. https://doi.org/10.1038/nm.4292.</w:t>
      </w:r>
    </w:p>
    <w:p w14:paraId="0196DA99"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52001A">
        <w:rPr>
          <w:rFonts w:ascii="Times New Roman" w:hAnsi="Times New Roman" w:cs="Times New Roman"/>
          <w:i/>
          <w:iCs/>
          <w:sz w:val="24"/>
        </w:rPr>
        <w:t>Science</w:t>
      </w:r>
      <w:r w:rsidRPr="0052001A">
        <w:rPr>
          <w:rFonts w:ascii="Times New Roman" w:hAnsi="Times New Roman" w:cs="Times New Roman"/>
          <w:sz w:val="24"/>
        </w:rPr>
        <w:t xml:space="preserve"> 376 (6591). https://doi.org/10.1126/science.abl9283.</w:t>
      </w:r>
    </w:p>
    <w:p w14:paraId="134CCBDE"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ing, Li, Gad Getz, David A. Wheeler, Elaine R. Mardis, Michael D. McLellan, Kristian Cibulskis, Carrie Sougnez, et al. 2008. ‘Somatic Mutations Affect Key Pathways in Lung Adenocarcinoma’. </w:t>
      </w:r>
      <w:r w:rsidRPr="0052001A">
        <w:rPr>
          <w:rFonts w:ascii="Times New Roman" w:hAnsi="Times New Roman" w:cs="Times New Roman"/>
          <w:i/>
          <w:iCs/>
          <w:sz w:val="24"/>
        </w:rPr>
        <w:t>Nature</w:t>
      </w:r>
      <w:r w:rsidRPr="0052001A">
        <w:rPr>
          <w:rFonts w:ascii="Times New Roman" w:hAnsi="Times New Roman" w:cs="Times New Roman"/>
          <w:sz w:val="24"/>
        </w:rPr>
        <w:t xml:space="preserve"> 455 (7216): 1069–75. https://doi.org/10.1038/nature07423.</w:t>
      </w:r>
    </w:p>
    <w:p w14:paraId="0435C48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6 (7): 1063–69. https://doi.org/10.1038/s41591-020-0908-2.</w:t>
      </w:r>
    </w:p>
    <w:p w14:paraId="1DC1ACA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52001A">
        <w:rPr>
          <w:rFonts w:ascii="Times New Roman" w:hAnsi="Times New Roman" w:cs="Times New Roman"/>
          <w:i/>
          <w:iCs/>
          <w:sz w:val="24"/>
        </w:rPr>
        <w:t>Cancer Cell</w:t>
      </w:r>
      <w:r w:rsidRPr="0052001A">
        <w:rPr>
          <w:rFonts w:ascii="Times New Roman" w:hAnsi="Times New Roman" w:cs="Times New Roman"/>
          <w:sz w:val="24"/>
        </w:rPr>
        <w:t xml:space="preserve"> 35 (2): 256-266.e5. https://doi.org/10.1016/j.ccell.2018.12.011.</w:t>
      </w:r>
    </w:p>
    <w:p w14:paraId="2A093B9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7 (9): 1475–86. https://doi.org/10.1101/gr.220038.116.</w:t>
      </w:r>
    </w:p>
    <w:p w14:paraId="3F3F61BD"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Shar-yin Naomi, Sanchari Ghosh, and Yves Pommier. 2015. ‘Topoisomerase I Alone Is Sufficient to Produce Short DNA Deletions and Can Also Reverse Nicks at Ribonucleotide Sites’. </w:t>
      </w:r>
      <w:r w:rsidRPr="0052001A">
        <w:rPr>
          <w:rFonts w:ascii="Times New Roman" w:hAnsi="Times New Roman" w:cs="Times New Roman"/>
          <w:i/>
          <w:iCs/>
          <w:sz w:val="24"/>
        </w:rPr>
        <w:t>Journal of Biological Chemistry</w:t>
      </w:r>
      <w:r w:rsidRPr="0052001A">
        <w:rPr>
          <w:rFonts w:ascii="Times New Roman" w:hAnsi="Times New Roman" w:cs="Times New Roman"/>
          <w:sz w:val="24"/>
        </w:rPr>
        <w:t xml:space="preserve"> 290 (22): 14068–76. https://doi.org/10.1074/jbc.M115.653345.</w:t>
      </w:r>
    </w:p>
    <w:p w14:paraId="7D955DF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ang, Nanhai, Yang Wu, and Steven G Rozen. 2024. ‘A New Approach to the Challenging Problem of Mutational Signature Attribution’. </w:t>
      </w:r>
      <w:r w:rsidRPr="0052001A">
        <w:rPr>
          <w:rFonts w:ascii="Times New Roman" w:hAnsi="Times New Roman" w:cs="Times New Roman"/>
          <w:i/>
          <w:iCs/>
          <w:sz w:val="24"/>
        </w:rPr>
        <w:t>bioRxiv</w:t>
      </w:r>
      <w:r w:rsidRPr="0052001A">
        <w:rPr>
          <w:rFonts w:ascii="Times New Roman" w:hAnsi="Times New Roman" w:cs="Times New Roman"/>
          <w:sz w:val="24"/>
        </w:rPr>
        <w:t>. https://doi.org/10.1101/2024.05.20.594967.</w:t>
      </w:r>
    </w:p>
    <w:p w14:paraId="6643E8F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6 (3): 541–52. https://doi.org/10.1038/s41588-024-01659-0.</w:t>
      </w:r>
    </w:p>
    <w:p w14:paraId="564DF45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 xml:space="preserve">Kucab, Jill E., Xueqing Zou, Sandro Morganella, Madeleine Joel, A. Scott Nanda, Eszter Nagy, Celine Gomez, et al. 2019. ‘A Compendium of Mutational Signatures of Environmental Agents’. </w:t>
      </w:r>
      <w:r w:rsidRPr="0052001A">
        <w:rPr>
          <w:rFonts w:ascii="Times New Roman" w:hAnsi="Times New Roman" w:cs="Times New Roman"/>
          <w:i/>
          <w:iCs/>
          <w:sz w:val="24"/>
        </w:rPr>
        <w:t>Cell</w:t>
      </w:r>
      <w:r w:rsidRPr="0052001A">
        <w:rPr>
          <w:rFonts w:ascii="Times New Roman" w:hAnsi="Times New Roman" w:cs="Times New Roman"/>
          <w:sz w:val="24"/>
        </w:rPr>
        <w:t xml:space="preserve"> 177 (4): 821-836.e16. https://doi.org/10.1016/j.cell.2019.03.001.</w:t>
      </w:r>
    </w:p>
    <w:p w14:paraId="07A4BEC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52001A">
        <w:rPr>
          <w:rFonts w:ascii="Times New Roman" w:hAnsi="Times New Roman" w:cs="Times New Roman"/>
          <w:i/>
          <w:iCs/>
          <w:sz w:val="24"/>
        </w:rPr>
        <w:t>NAR Genomics and Bioinformatics</w:t>
      </w:r>
      <w:r w:rsidRPr="0052001A">
        <w:rPr>
          <w:rFonts w:ascii="Times New Roman" w:hAnsi="Times New Roman" w:cs="Times New Roman"/>
          <w:sz w:val="24"/>
        </w:rPr>
        <w:t xml:space="preserve"> 5 (1): lqad005. https://doi.org/10.1093/nargab/lqad005.</w:t>
      </w:r>
    </w:p>
    <w:p w14:paraId="563778B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291FB71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52001A">
        <w:rPr>
          <w:rFonts w:ascii="Times New Roman" w:hAnsi="Times New Roman" w:cs="Times New Roman"/>
          <w:i/>
          <w:iCs/>
          <w:sz w:val="24"/>
        </w:rPr>
        <w:t>Cell</w:t>
      </w:r>
      <w:r w:rsidRPr="0052001A">
        <w:rPr>
          <w:rFonts w:ascii="Times New Roman" w:hAnsi="Times New Roman" w:cs="Times New Roman"/>
          <w:sz w:val="24"/>
        </w:rPr>
        <w:t xml:space="preserve"> 149 (5): 979–93. https://doi.org/10.1016/j.cell.2012.04.024.</w:t>
      </w:r>
    </w:p>
    <w:p w14:paraId="40BFAB52"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52001A">
        <w:rPr>
          <w:rFonts w:ascii="Times New Roman" w:hAnsi="Times New Roman" w:cs="Times New Roman"/>
          <w:i/>
          <w:iCs/>
          <w:sz w:val="24"/>
        </w:rPr>
        <w:t>Nature</w:t>
      </w:r>
      <w:r w:rsidRPr="0052001A">
        <w:rPr>
          <w:rFonts w:ascii="Times New Roman" w:hAnsi="Times New Roman" w:cs="Times New Roman"/>
          <w:sz w:val="24"/>
        </w:rPr>
        <w:t xml:space="preserve"> 575 (7781): 210–16. https://doi.org/10.1038/s41586-019-1689-y.</w:t>
      </w:r>
    </w:p>
    <w:p w14:paraId="141C4AF3"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52001A">
        <w:rPr>
          <w:rFonts w:ascii="Times New Roman" w:hAnsi="Times New Roman" w:cs="Times New Roman"/>
          <w:i/>
          <w:iCs/>
          <w:sz w:val="24"/>
        </w:rPr>
        <w:t>Nature</w:t>
      </w:r>
      <w:r w:rsidRPr="0052001A">
        <w:rPr>
          <w:rFonts w:ascii="Times New Roman" w:hAnsi="Times New Roman" w:cs="Times New Roman"/>
          <w:sz w:val="24"/>
        </w:rPr>
        <w:t xml:space="preserve"> 602 (7898): 623–31. https://doi.org/10.1038/s41586-022-04403-y.</w:t>
      </w:r>
    </w:p>
    <w:p w14:paraId="1C73FDC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2 (11): 1189–97. https://doi.org/10.1038/s41588-020-0692-4.</w:t>
      </w:r>
    </w:p>
    <w:p w14:paraId="28DCA42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ondka, Zbyslaw, Sally Bamford, Charlotte G. Cole, Sari A. Ward, Ian Dunham, and Simon A. Forbes. 2018. ‘The COSMIC Cancer Gene Census: Describing Genetic Dysfunction across All Human Cancers’. </w:t>
      </w:r>
      <w:r w:rsidRPr="0052001A">
        <w:rPr>
          <w:rFonts w:ascii="Times New Roman" w:hAnsi="Times New Roman" w:cs="Times New Roman"/>
          <w:i/>
          <w:iCs/>
          <w:sz w:val="24"/>
        </w:rPr>
        <w:t>Nature Reviews Cancer</w:t>
      </w:r>
      <w:r w:rsidRPr="0052001A">
        <w:rPr>
          <w:rFonts w:ascii="Times New Roman" w:hAnsi="Times New Roman" w:cs="Times New Roman"/>
          <w:sz w:val="24"/>
        </w:rPr>
        <w:t xml:space="preserve"> 18 (11): 696–705. https://doi.org/10.1038/s41568-018-0060-1.</w:t>
      </w:r>
    </w:p>
    <w:p w14:paraId="3392174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parks, Justin L, and Peter M Burgers. 2015. ‘Error‐free and Mutagenic Processing of Topoisomerase 1‐provoked Damage at Genomic Ribonucleotides’. </w:t>
      </w:r>
      <w:r w:rsidRPr="0052001A">
        <w:rPr>
          <w:rFonts w:ascii="Times New Roman" w:hAnsi="Times New Roman" w:cs="Times New Roman"/>
          <w:i/>
          <w:iCs/>
          <w:sz w:val="24"/>
        </w:rPr>
        <w:t>The EMBO Journal</w:t>
      </w:r>
      <w:r w:rsidRPr="0052001A">
        <w:rPr>
          <w:rFonts w:ascii="Times New Roman" w:hAnsi="Times New Roman" w:cs="Times New Roman"/>
          <w:sz w:val="24"/>
        </w:rPr>
        <w:t xml:space="preserve"> 34 (9): 1259–69. https://doi.org/10.15252/embj.201490868.</w:t>
      </w:r>
    </w:p>
    <w:p w14:paraId="0692DD1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Williams, Jessica S., Scott A. Lujan, Zhi-Xiong Zhou, Adam B. Burkholder, Alan B. Clark, David C. Fargo, and Thomas A. Kunkel. 2019. ‘Genome-Wide Mutagenesis Resulting from Topoisomerase 1-Processing of Unrepaired Ribonucleotides in DNA’. </w:t>
      </w:r>
      <w:r w:rsidRPr="0052001A">
        <w:rPr>
          <w:rFonts w:ascii="Times New Roman" w:hAnsi="Times New Roman" w:cs="Times New Roman"/>
          <w:i/>
          <w:iCs/>
          <w:sz w:val="24"/>
        </w:rPr>
        <w:t>DNA Repair</w:t>
      </w:r>
      <w:r w:rsidRPr="0052001A">
        <w:rPr>
          <w:rFonts w:ascii="Times New Roman" w:hAnsi="Times New Roman" w:cs="Times New Roman"/>
          <w:sz w:val="24"/>
        </w:rPr>
        <w:t xml:space="preserve"> 84 (December):102641. https://doi.org/10.1016/j.dnarep.2019.102641.</w:t>
      </w:r>
    </w:p>
    <w:p w14:paraId="038B8379" w14:textId="5E1D4E13" w:rsidR="000B60F3" w:rsidRPr="008A1C58"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0B60F3" w:rsidRPr="008A1C58">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Mo Liu" w:date="2024-10-08T17:13:00Z" w:initials="ML">
    <w:p w14:paraId="7192F1DD" w14:textId="77777777" w:rsidR="00414F16" w:rsidRDefault="00414F16" w:rsidP="00414F16">
      <w:pPr>
        <w:pStyle w:val="CommentText"/>
      </w:pPr>
      <w:r>
        <w:rPr>
          <w:rStyle w:val="CommentReference"/>
        </w:rPr>
        <w:annotationRef/>
      </w:r>
      <w:r>
        <w:t>Top5samples, ID5: average ratio 100%, n=703;ID8:94.32%,n=1917</w:t>
      </w:r>
    </w:p>
  </w:comment>
  <w:comment w:id="2" w:author="Mo Liu" w:date="2024-10-04T09:10:00Z" w:initials="ML">
    <w:p w14:paraId="540BB308" w14:textId="0922C373" w:rsidR="00706990" w:rsidRDefault="00706990" w:rsidP="00706990">
      <w:pPr>
        <w:pStyle w:val="CommentText"/>
      </w:pPr>
      <w:r>
        <w:rPr>
          <w:rStyle w:val="CommentReference"/>
        </w:rPr>
        <w:annotationRef/>
      </w:r>
      <w:r>
        <w:t>Do we have a downloa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192F1DD" w15:done="0"/>
  <w15:commentEx w15:paraId="540BB3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36A61CC" w16cex:dateUtc="2024-10-08T09:13:00Z"/>
  <w16cex:commentExtensible w16cex:durableId="6A12C4E5" w16cex:dateUtc="2024-10-04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192F1DD" w16cid:durableId="036A61CC"/>
  <w16cid:commentId w16cid:paraId="540BB308" w16cid:durableId="6A12C4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32EC7F" w14:textId="77777777" w:rsidR="00A80FA5" w:rsidRDefault="00A80FA5" w:rsidP="000F4F7D">
      <w:pPr>
        <w:spacing w:after="0" w:line="240" w:lineRule="auto"/>
      </w:pPr>
      <w:r>
        <w:separator/>
      </w:r>
    </w:p>
  </w:endnote>
  <w:endnote w:type="continuationSeparator" w:id="0">
    <w:p w14:paraId="545C1FE7" w14:textId="77777777" w:rsidR="00A80FA5" w:rsidRDefault="00A80FA5" w:rsidP="000F4F7D">
      <w:pPr>
        <w:spacing w:after="0" w:line="240" w:lineRule="auto"/>
      </w:pPr>
      <w:r>
        <w:continuationSeparator/>
      </w:r>
    </w:p>
  </w:endnote>
  <w:endnote w:type="continuationNotice" w:id="1">
    <w:p w14:paraId="6868E937" w14:textId="77777777" w:rsidR="00A80FA5" w:rsidRDefault="00A80FA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41D340" w14:textId="77777777" w:rsidR="00A80FA5" w:rsidRDefault="00A80FA5" w:rsidP="000F4F7D">
      <w:pPr>
        <w:spacing w:after="0" w:line="240" w:lineRule="auto"/>
      </w:pPr>
      <w:r>
        <w:separator/>
      </w:r>
    </w:p>
  </w:footnote>
  <w:footnote w:type="continuationSeparator" w:id="0">
    <w:p w14:paraId="76C5D5BE" w14:textId="77777777" w:rsidR="00A80FA5" w:rsidRDefault="00A80FA5" w:rsidP="000F4F7D">
      <w:pPr>
        <w:spacing w:after="0" w:line="240" w:lineRule="auto"/>
      </w:pPr>
      <w:r>
        <w:continuationSeparator/>
      </w:r>
    </w:p>
  </w:footnote>
  <w:footnote w:type="continuationNotice" w:id="1">
    <w:p w14:paraId="5CCB6824" w14:textId="77777777" w:rsidR="00A80FA5" w:rsidRDefault="00A80FA5">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A60"/>
    <w:rsid w:val="0000338F"/>
    <w:rsid w:val="00006552"/>
    <w:rsid w:val="000069AB"/>
    <w:rsid w:val="00006A22"/>
    <w:rsid w:val="0001098F"/>
    <w:rsid w:val="00010E8B"/>
    <w:rsid w:val="0001155D"/>
    <w:rsid w:val="00012E71"/>
    <w:rsid w:val="00015498"/>
    <w:rsid w:val="0002039C"/>
    <w:rsid w:val="000203CE"/>
    <w:rsid w:val="000225E6"/>
    <w:rsid w:val="00023943"/>
    <w:rsid w:val="00026480"/>
    <w:rsid w:val="000300A1"/>
    <w:rsid w:val="00031B25"/>
    <w:rsid w:val="000334C6"/>
    <w:rsid w:val="00034D57"/>
    <w:rsid w:val="00040AA5"/>
    <w:rsid w:val="00043892"/>
    <w:rsid w:val="00044368"/>
    <w:rsid w:val="000451F7"/>
    <w:rsid w:val="000468C8"/>
    <w:rsid w:val="00046B90"/>
    <w:rsid w:val="00047044"/>
    <w:rsid w:val="000470BE"/>
    <w:rsid w:val="00047718"/>
    <w:rsid w:val="0005078C"/>
    <w:rsid w:val="000525E5"/>
    <w:rsid w:val="000528AC"/>
    <w:rsid w:val="00053EAF"/>
    <w:rsid w:val="00054E9A"/>
    <w:rsid w:val="00056AD0"/>
    <w:rsid w:val="00057FE6"/>
    <w:rsid w:val="00060376"/>
    <w:rsid w:val="000607E6"/>
    <w:rsid w:val="00060AB2"/>
    <w:rsid w:val="0006170F"/>
    <w:rsid w:val="00062705"/>
    <w:rsid w:val="00063F6D"/>
    <w:rsid w:val="000648E5"/>
    <w:rsid w:val="00065370"/>
    <w:rsid w:val="00066C65"/>
    <w:rsid w:val="0007024B"/>
    <w:rsid w:val="0007267E"/>
    <w:rsid w:val="000727A6"/>
    <w:rsid w:val="00072BC0"/>
    <w:rsid w:val="00074A03"/>
    <w:rsid w:val="00077ACF"/>
    <w:rsid w:val="00077FBE"/>
    <w:rsid w:val="00083A80"/>
    <w:rsid w:val="00084811"/>
    <w:rsid w:val="00084B01"/>
    <w:rsid w:val="00086154"/>
    <w:rsid w:val="00091477"/>
    <w:rsid w:val="00091D7E"/>
    <w:rsid w:val="00094E81"/>
    <w:rsid w:val="00095A21"/>
    <w:rsid w:val="000969B0"/>
    <w:rsid w:val="000971A2"/>
    <w:rsid w:val="00097319"/>
    <w:rsid w:val="00097621"/>
    <w:rsid w:val="0009775B"/>
    <w:rsid w:val="00097928"/>
    <w:rsid w:val="000A0AD0"/>
    <w:rsid w:val="000A1891"/>
    <w:rsid w:val="000A1C46"/>
    <w:rsid w:val="000A229C"/>
    <w:rsid w:val="000A4005"/>
    <w:rsid w:val="000A6499"/>
    <w:rsid w:val="000A7F29"/>
    <w:rsid w:val="000A7F94"/>
    <w:rsid w:val="000B1A58"/>
    <w:rsid w:val="000B28EC"/>
    <w:rsid w:val="000B432D"/>
    <w:rsid w:val="000B60F3"/>
    <w:rsid w:val="000B64A6"/>
    <w:rsid w:val="000C1D28"/>
    <w:rsid w:val="000C1E0A"/>
    <w:rsid w:val="000C31CE"/>
    <w:rsid w:val="000C4C79"/>
    <w:rsid w:val="000C4DD9"/>
    <w:rsid w:val="000C592E"/>
    <w:rsid w:val="000C7C5D"/>
    <w:rsid w:val="000D0954"/>
    <w:rsid w:val="000D1658"/>
    <w:rsid w:val="000D2029"/>
    <w:rsid w:val="000D2AA3"/>
    <w:rsid w:val="000D2AB6"/>
    <w:rsid w:val="000D2C31"/>
    <w:rsid w:val="000D2F3E"/>
    <w:rsid w:val="000D3282"/>
    <w:rsid w:val="000D4E24"/>
    <w:rsid w:val="000D64BC"/>
    <w:rsid w:val="000D720B"/>
    <w:rsid w:val="000D7B05"/>
    <w:rsid w:val="000D7C63"/>
    <w:rsid w:val="000E0C06"/>
    <w:rsid w:val="000E2116"/>
    <w:rsid w:val="000E2AC9"/>
    <w:rsid w:val="000E2C65"/>
    <w:rsid w:val="000F063B"/>
    <w:rsid w:val="000F38A3"/>
    <w:rsid w:val="000F43E2"/>
    <w:rsid w:val="000F4E09"/>
    <w:rsid w:val="000F4F7D"/>
    <w:rsid w:val="000F5DF0"/>
    <w:rsid w:val="000F6298"/>
    <w:rsid w:val="000F7EBA"/>
    <w:rsid w:val="001008A8"/>
    <w:rsid w:val="001023BE"/>
    <w:rsid w:val="00102B51"/>
    <w:rsid w:val="00103A9D"/>
    <w:rsid w:val="00104076"/>
    <w:rsid w:val="00107097"/>
    <w:rsid w:val="001120AB"/>
    <w:rsid w:val="00115714"/>
    <w:rsid w:val="00116151"/>
    <w:rsid w:val="0012014E"/>
    <w:rsid w:val="00121618"/>
    <w:rsid w:val="00122E43"/>
    <w:rsid w:val="0012530B"/>
    <w:rsid w:val="00125A23"/>
    <w:rsid w:val="00130492"/>
    <w:rsid w:val="0013091E"/>
    <w:rsid w:val="0013144B"/>
    <w:rsid w:val="0013232C"/>
    <w:rsid w:val="00132D3A"/>
    <w:rsid w:val="00134D06"/>
    <w:rsid w:val="0013544A"/>
    <w:rsid w:val="0013744E"/>
    <w:rsid w:val="00140D13"/>
    <w:rsid w:val="00141969"/>
    <w:rsid w:val="00150675"/>
    <w:rsid w:val="001525E7"/>
    <w:rsid w:val="00153162"/>
    <w:rsid w:val="001536B3"/>
    <w:rsid w:val="001549D2"/>
    <w:rsid w:val="00154AD2"/>
    <w:rsid w:val="00160177"/>
    <w:rsid w:val="00162BA6"/>
    <w:rsid w:val="00167489"/>
    <w:rsid w:val="001719D1"/>
    <w:rsid w:val="0017529F"/>
    <w:rsid w:val="0018380F"/>
    <w:rsid w:val="00184CEA"/>
    <w:rsid w:val="001857D3"/>
    <w:rsid w:val="00185AE9"/>
    <w:rsid w:val="0018652B"/>
    <w:rsid w:val="001865DC"/>
    <w:rsid w:val="00187F59"/>
    <w:rsid w:val="00190CFD"/>
    <w:rsid w:val="0019173B"/>
    <w:rsid w:val="001925AB"/>
    <w:rsid w:val="001A044C"/>
    <w:rsid w:val="001A206F"/>
    <w:rsid w:val="001A4027"/>
    <w:rsid w:val="001A6C46"/>
    <w:rsid w:val="001B063A"/>
    <w:rsid w:val="001B222F"/>
    <w:rsid w:val="001B264C"/>
    <w:rsid w:val="001B7BC8"/>
    <w:rsid w:val="001C05A7"/>
    <w:rsid w:val="001C1806"/>
    <w:rsid w:val="001C3296"/>
    <w:rsid w:val="001C490D"/>
    <w:rsid w:val="001C5197"/>
    <w:rsid w:val="001C5383"/>
    <w:rsid w:val="001C57C6"/>
    <w:rsid w:val="001C5909"/>
    <w:rsid w:val="001C77AC"/>
    <w:rsid w:val="001C790F"/>
    <w:rsid w:val="001D129C"/>
    <w:rsid w:val="001D3FCA"/>
    <w:rsid w:val="001D49B1"/>
    <w:rsid w:val="001D4B5D"/>
    <w:rsid w:val="001D560C"/>
    <w:rsid w:val="001D6AA1"/>
    <w:rsid w:val="001E0F63"/>
    <w:rsid w:val="001E1C6D"/>
    <w:rsid w:val="001E2DA4"/>
    <w:rsid w:val="001E3078"/>
    <w:rsid w:val="001E34CE"/>
    <w:rsid w:val="001E7E66"/>
    <w:rsid w:val="001F06CC"/>
    <w:rsid w:val="001F1747"/>
    <w:rsid w:val="001F205C"/>
    <w:rsid w:val="001F29C7"/>
    <w:rsid w:val="001F2DB2"/>
    <w:rsid w:val="001F3FBA"/>
    <w:rsid w:val="001F4208"/>
    <w:rsid w:val="001F555B"/>
    <w:rsid w:val="0020049A"/>
    <w:rsid w:val="002016F1"/>
    <w:rsid w:val="00203BB5"/>
    <w:rsid w:val="00204E1A"/>
    <w:rsid w:val="00206B0E"/>
    <w:rsid w:val="00206EFF"/>
    <w:rsid w:val="00211FBF"/>
    <w:rsid w:val="00212500"/>
    <w:rsid w:val="002133F0"/>
    <w:rsid w:val="002147D4"/>
    <w:rsid w:val="00215340"/>
    <w:rsid w:val="002228C8"/>
    <w:rsid w:val="0022341A"/>
    <w:rsid w:val="002244B0"/>
    <w:rsid w:val="00231172"/>
    <w:rsid w:val="00231AAB"/>
    <w:rsid w:val="00232D17"/>
    <w:rsid w:val="00234ED1"/>
    <w:rsid w:val="002379E4"/>
    <w:rsid w:val="0024585D"/>
    <w:rsid w:val="00246C6F"/>
    <w:rsid w:val="002474CE"/>
    <w:rsid w:val="00253642"/>
    <w:rsid w:val="0025616A"/>
    <w:rsid w:val="00256C63"/>
    <w:rsid w:val="002605DC"/>
    <w:rsid w:val="00260D3B"/>
    <w:rsid w:val="002620BC"/>
    <w:rsid w:val="00263484"/>
    <w:rsid w:val="00263BF2"/>
    <w:rsid w:val="00265F58"/>
    <w:rsid w:val="0027408B"/>
    <w:rsid w:val="0027442E"/>
    <w:rsid w:val="0027660C"/>
    <w:rsid w:val="00276B71"/>
    <w:rsid w:val="002774AC"/>
    <w:rsid w:val="00282308"/>
    <w:rsid w:val="00290D76"/>
    <w:rsid w:val="0029228C"/>
    <w:rsid w:val="00294EEB"/>
    <w:rsid w:val="002A0658"/>
    <w:rsid w:val="002A186B"/>
    <w:rsid w:val="002A1AF8"/>
    <w:rsid w:val="002A1B16"/>
    <w:rsid w:val="002A43D2"/>
    <w:rsid w:val="002A4C30"/>
    <w:rsid w:val="002B251F"/>
    <w:rsid w:val="002B2EAD"/>
    <w:rsid w:val="002B316E"/>
    <w:rsid w:val="002B3495"/>
    <w:rsid w:val="002B3883"/>
    <w:rsid w:val="002B3E0F"/>
    <w:rsid w:val="002B4637"/>
    <w:rsid w:val="002B6B38"/>
    <w:rsid w:val="002C0462"/>
    <w:rsid w:val="002C1237"/>
    <w:rsid w:val="002C172C"/>
    <w:rsid w:val="002C1EC4"/>
    <w:rsid w:val="002C2C52"/>
    <w:rsid w:val="002C2F7E"/>
    <w:rsid w:val="002C3E48"/>
    <w:rsid w:val="002C632E"/>
    <w:rsid w:val="002C6478"/>
    <w:rsid w:val="002D0A8B"/>
    <w:rsid w:val="002D24CC"/>
    <w:rsid w:val="002D2EE8"/>
    <w:rsid w:val="002D30B0"/>
    <w:rsid w:val="002D5152"/>
    <w:rsid w:val="002D51F7"/>
    <w:rsid w:val="002D58F2"/>
    <w:rsid w:val="002D665B"/>
    <w:rsid w:val="002E0F8C"/>
    <w:rsid w:val="002E249A"/>
    <w:rsid w:val="002E2D79"/>
    <w:rsid w:val="002E40C7"/>
    <w:rsid w:val="002E6020"/>
    <w:rsid w:val="002E67CC"/>
    <w:rsid w:val="002F0098"/>
    <w:rsid w:val="002F200F"/>
    <w:rsid w:val="002F283E"/>
    <w:rsid w:val="002F33E9"/>
    <w:rsid w:val="002F373F"/>
    <w:rsid w:val="002F5E7E"/>
    <w:rsid w:val="002F68F9"/>
    <w:rsid w:val="002F7F90"/>
    <w:rsid w:val="003020F3"/>
    <w:rsid w:val="00303B16"/>
    <w:rsid w:val="00311A57"/>
    <w:rsid w:val="00323E61"/>
    <w:rsid w:val="00326D63"/>
    <w:rsid w:val="00327535"/>
    <w:rsid w:val="00327E5C"/>
    <w:rsid w:val="00330C8B"/>
    <w:rsid w:val="00332310"/>
    <w:rsid w:val="003345AF"/>
    <w:rsid w:val="00341629"/>
    <w:rsid w:val="00343520"/>
    <w:rsid w:val="003435F6"/>
    <w:rsid w:val="00343D4A"/>
    <w:rsid w:val="0035017E"/>
    <w:rsid w:val="00350184"/>
    <w:rsid w:val="00350BA9"/>
    <w:rsid w:val="00350CF6"/>
    <w:rsid w:val="00351D93"/>
    <w:rsid w:val="00352004"/>
    <w:rsid w:val="0035297A"/>
    <w:rsid w:val="003552DA"/>
    <w:rsid w:val="003558A3"/>
    <w:rsid w:val="00356C17"/>
    <w:rsid w:val="00357EC0"/>
    <w:rsid w:val="00360CB2"/>
    <w:rsid w:val="00365C63"/>
    <w:rsid w:val="0036685B"/>
    <w:rsid w:val="00366D3A"/>
    <w:rsid w:val="00371F1F"/>
    <w:rsid w:val="00372C91"/>
    <w:rsid w:val="00372F43"/>
    <w:rsid w:val="00374059"/>
    <w:rsid w:val="00376164"/>
    <w:rsid w:val="00381638"/>
    <w:rsid w:val="00383C4D"/>
    <w:rsid w:val="00383E26"/>
    <w:rsid w:val="00384577"/>
    <w:rsid w:val="00386606"/>
    <w:rsid w:val="00386D65"/>
    <w:rsid w:val="003911E3"/>
    <w:rsid w:val="00391A3A"/>
    <w:rsid w:val="00394149"/>
    <w:rsid w:val="00394B96"/>
    <w:rsid w:val="003A0056"/>
    <w:rsid w:val="003A0CD0"/>
    <w:rsid w:val="003A1297"/>
    <w:rsid w:val="003A4923"/>
    <w:rsid w:val="003A5193"/>
    <w:rsid w:val="003A61FD"/>
    <w:rsid w:val="003A63AB"/>
    <w:rsid w:val="003A651F"/>
    <w:rsid w:val="003A729B"/>
    <w:rsid w:val="003B0160"/>
    <w:rsid w:val="003B302B"/>
    <w:rsid w:val="003B6E15"/>
    <w:rsid w:val="003C040C"/>
    <w:rsid w:val="003C3043"/>
    <w:rsid w:val="003C3474"/>
    <w:rsid w:val="003C494E"/>
    <w:rsid w:val="003C49C1"/>
    <w:rsid w:val="003C718A"/>
    <w:rsid w:val="003D0B91"/>
    <w:rsid w:val="003D57E6"/>
    <w:rsid w:val="003D71E8"/>
    <w:rsid w:val="003D7B53"/>
    <w:rsid w:val="003D7FAC"/>
    <w:rsid w:val="003E0A31"/>
    <w:rsid w:val="003E11F9"/>
    <w:rsid w:val="003E150E"/>
    <w:rsid w:val="003E2879"/>
    <w:rsid w:val="003E3342"/>
    <w:rsid w:val="003E6C29"/>
    <w:rsid w:val="003F1927"/>
    <w:rsid w:val="003F2736"/>
    <w:rsid w:val="003F5A79"/>
    <w:rsid w:val="003F75F8"/>
    <w:rsid w:val="00401B21"/>
    <w:rsid w:val="004047BB"/>
    <w:rsid w:val="0040678F"/>
    <w:rsid w:val="00407927"/>
    <w:rsid w:val="004104A1"/>
    <w:rsid w:val="00412E3E"/>
    <w:rsid w:val="0041495F"/>
    <w:rsid w:val="00414F16"/>
    <w:rsid w:val="00416273"/>
    <w:rsid w:val="0041649A"/>
    <w:rsid w:val="004235BD"/>
    <w:rsid w:val="004241E0"/>
    <w:rsid w:val="00431AB2"/>
    <w:rsid w:val="004326D4"/>
    <w:rsid w:val="00432CCA"/>
    <w:rsid w:val="004350F9"/>
    <w:rsid w:val="00435508"/>
    <w:rsid w:val="00442D83"/>
    <w:rsid w:val="0044464A"/>
    <w:rsid w:val="0044657C"/>
    <w:rsid w:val="00446E5B"/>
    <w:rsid w:val="00453ADF"/>
    <w:rsid w:val="0045501C"/>
    <w:rsid w:val="00455482"/>
    <w:rsid w:val="00464AD3"/>
    <w:rsid w:val="00466EBC"/>
    <w:rsid w:val="00472B1F"/>
    <w:rsid w:val="00472D8C"/>
    <w:rsid w:val="0047472C"/>
    <w:rsid w:val="00477509"/>
    <w:rsid w:val="0048166A"/>
    <w:rsid w:val="00484E72"/>
    <w:rsid w:val="00485228"/>
    <w:rsid w:val="0048561A"/>
    <w:rsid w:val="00486083"/>
    <w:rsid w:val="00487B54"/>
    <w:rsid w:val="00493722"/>
    <w:rsid w:val="00493F2A"/>
    <w:rsid w:val="00494B10"/>
    <w:rsid w:val="00496ADB"/>
    <w:rsid w:val="004977B4"/>
    <w:rsid w:val="004977F9"/>
    <w:rsid w:val="00497E47"/>
    <w:rsid w:val="004A04A7"/>
    <w:rsid w:val="004A2C20"/>
    <w:rsid w:val="004B3F96"/>
    <w:rsid w:val="004B427B"/>
    <w:rsid w:val="004B501A"/>
    <w:rsid w:val="004B7A88"/>
    <w:rsid w:val="004C0A1F"/>
    <w:rsid w:val="004C3196"/>
    <w:rsid w:val="004C4F25"/>
    <w:rsid w:val="004C5649"/>
    <w:rsid w:val="004C5DA1"/>
    <w:rsid w:val="004C6265"/>
    <w:rsid w:val="004C7A6D"/>
    <w:rsid w:val="004D05F2"/>
    <w:rsid w:val="004D21FB"/>
    <w:rsid w:val="004D445D"/>
    <w:rsid w:val="004D50A7"/>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2901"/>
    <w:rsid w:val="00513645"/>
    <w:rsid w:val="00514C81"/>
    <w:rsid w:val="00514D30"/>
    <w:rsid w:val="00515809"/>
    <w:rsid w:val="00516765"/>
    <w:rsid w:val="0052001A"/>
    <w:rsid w:val="0052219A"/>
    <w:rsid w:val="00522368"/>
    <w:rsid w:val="00523CE5"/>
    <w:rsid w:val="005247A5"/>
    <w:rsid w:val="0052480E"/>
    <w:rsid w:val="00525B0A"/>
    <w:rsid w:val="0053080C"/>
    <w:rsid w:val="0053122A"/>
    <w:rsid w:val="005316B6"/>
    <w:rsid w:val="005323DB"/>
    <w:rsid w:val="005323E6"/>
    <w:rsid w:val="005338C3"/>
    <w:rsid w:val="00534134"/>
    <w:rsid w:val="00534A39"/>
    <w:rsid w:val="00534DF7"/>
    <w:rsid w:val="00534E54"/>
    <w:rsid w:val="00537E66"/>
    <w:rsid w:val="00537FB7"/>
    <w:rsid w:val="00540405"/>
    <w:rsid w:val="00540B2D"/>
    <w:rsid w:val="00543518"/>
    <w:rsid w:val="00553262"/>
    <w:rsid w:val="0055585E"/>
    <w:rsid w:val="00555E0E"/>
    <w:rsid w:val="00557621"/>
    <w:rsid w:val="00560EA2"/>
    <w:rsid w:val="00562BFD"/>
    <w:rsid w:val="00565208"/>
    <w:rsid w:val="00572A06"/>
    <w:rsid w:val="00574DF5"/>
    <w:rsid w:val="0057559A"/>
    <w:rsid w:val="00575FF1"/>
    <w:rsid w:val="00577359"/>
    <w:rsid w:val="00577994"/>
    <w:rsid w:val="0058096D"/>
    <w:rsid w:val="00583E82"/>
    <w:rsid w:val="005842C3"/>
    <w:rsid w:val="005850CF"/>
    <w:rsid w:val="0058575D"/>
    <w:rsid w:val="005857CC"/>
    <w:rsid w:val="00587F85"/>
    <w:rsid w:val="005909CA"/>
    <w:rsid w:val="00590BD8"/>
    <w:rsid w:val="005910E2"/>
    <w:rsid w:val="0059237E"/>
    <w:rsid w:val="00592F6E"/>
    <w:rsid w:val="00594AAB"/>
    <w:rsid w:val="005A083D"/>
    <w:rsid w:val="005A6E26"/>
    <w:rsid w:val="005B1D0A"/>
    <w:rsid w:val="005B1ECB"/>
    <w:rsid w:val="005B217E"/>
    <w:rsid w:val="005B2C42"/>
    <w:rsid w:val="005B4B96"/>
    <w:rsid w:val="005B54CA"/>
    <w:rsid w:val="005B7781"/>
    <w:rsid w:val="005B7AA1"/>
    <w:rsid w:val="005B7DFD"/>
    <w:rsid w:val="005C083D"/>
    <w:rsid w:val="005C0F68"/>
    <w:rsid w:val="005C2327"/>
    <w:rsid w:val="005C2F9C"/>
    <w:rsid w:val="005C3121"/>
    <w:rsid w:val="005C4578"/>
    <w:rsid w:val="005C504D"/>
    <w:rsid w:val="005C7125"/>
    <w:rsid w:val="005D01CC"/>
    <w:rsid w:val="005D0AC2"/>
    <w:rsid w:val="005D1F39"/>
    <w:rsid w:val="005D2173"/>
    <w:rsid w:val="005D5D29"/>
    <w:rsid w:val="005D6933"/>
    <w:rsid w:val="005D6D8C"/>
    <w:rsid w:val="005E1D50"/>
    <w:rsid w:val="005E208D"/>
    <w:rsid w:val="005E3A60"/>
    <w:rsid w:val="005E4330"/>
    <w:rsid w:val="005E4A12"/>
    <w:rsid w:val="005E5A03"/>
    <w:rsid w:val="005E6214"/>
    <w:rsid w:val="005E69E1"/>
    <w:rsid w:val="005E74A4"/>
    <w:rsid w:val="005E7727"/>
    <w:rsid w:val="005E7FF3"/>
    <w:rsid w:val="005F02FE"/>
    <w:rsid w:val="005F0FC8"/>
    <w:rsid w:val="005F1E2B"/>
    <w:rsid w:val="005F265D"/>
    <w:rsid w:val="005F315C"/>
    <w:rsid w:val="005F51F6"/>
    <w:rsid w:val="005F5F3C"/>
    <w:rsid w:val="005F6211"/>
    <w:rsid w:val="00600779"/>
    <w:rsid w:val="00600C72"/>
    <w:rsid w:val="00601E1F"/>
    <w:rsid w:val="00602F3F"/>
    <w:rsid w:val="00605380"/>
    <w:rsid w:val="006054D9"/>
    <w:rsid w:val="00606002"/>
    <w:rsid w:val="00610D52"/>
    <w:rsid w:val="0061101D"/>
    <w:rsid w:val="00611BCE"/>
    <w:rsid w:val="006157F1"/>
    <w:rsid w:val="00617C21"/>
    <w:rsid w:val="0062168B"/>
    <w:rsid w:val="006223A3"/>
    <w:rsid w:val="00622E23"/>
    <w:rsid w:val="0062433D"/>
    <w:rsid w:val="0062458E"/>
    <w:rsid w:val="00624C8F"/>
    <w:rsid w:val="006260E1"/>
    <w:rsid w:val="00626337"/>
    <w:rsid w:val="00626C2F"/>
    <w:rsid w:val="0063016B"/>
    <w:rsid w:val="00630A6E"/>
    <w:rsid w:val="00633E33"/>
    <w:rsid w:val="006370FF"/>
    <w:rsid w:val="00637B91"/>
    <w:rsid w:val="0064188E"/>
    <w:rsid w:val="0064307A"/>
    <w:rsid w:val="0064313E"/>
    <w:rsid w:val="006439E2"/>
    <w:rsid w:val="0064408D"/>
    <w:rsid w:val="006448A7"/>
    <w:rsid w:val="006459A1"/>
    <w:rsid w:val="00653931"/>
    <w:rsid w:val="00653D62"/>
    <w:rsid w:val="00655174"/>
    <w:rsid w:val="0065763E"/>
    <w:rsid w:val="00657C0D"/>
    <w:rsid w:val="00657D1C"/>
    <w:rsid w:val="0066156C"/>
    <w:rsid w:val="0066319A"/>
    <w:rsid w:val="00664E82"/>
    <w:rsid w:val="00666BB4"/>
    <w:rsid w:val="00667C7D"/>
    <w:rsid w:val="00671CA4"/>
    <w:rsid w:val="00675F67"/>
    <w:rsid w:val="0068387D"/>
    <w:rsid w:val="006851F6"/>
    <w:rsid w:val="00685BE1"/>
    <w:rsid w:val="00685EBC"/>
    <w:rsid w:val="00686442"/>
    <w:rsid w:val="006873CC"/>
    <w:rsid w:val="006909AF"/>
    <w:rsid w:val="00691157"/>
    <w:rsid w:val="0069230A"/>
    <w:rsid w:val="00693238"/>
    <w:rsid w:val="0069385B"/>
    <w:rsid w:val="00696688"/>
    <w:rsid w:val="00697A27"/>
    <w:rsid w:val="00697A96"/>
    <w:rsid w:val="00697C92"/>
    <w:rsid w:val="00697F9F"/>
    <w:rsid w:val="006A0605"/>
    <w:rsid w:val="006A1F3B"/>
    <w:rsid w:val="006A37A7"/>
    <w:rsid w:val="006A449D"/>
    <w:rsid w:val="006A4C0B"/>
    <w:rsid w:val="006A6C2F"/>
    <w:rsid w:val="006B01CA"/>
    <w:rsid w:val="006B19E8"/>
    <w:rsid w:val="006C0B89"/>
    <w:rsid w:val="006C0C8F"/>
    <w:rsid w:val="006C1AF1"/>
    <w:rsid w:val="006C1BE3"/>
    <w:rsid w:val="006C647A"/>
    <w:rsid w:val="006C6528"/>
    <w:rsid w:val="006C680E"/>
    <w:rsid w:val="006C6D41"/>
    <w:rsid w:val="006D042E"/>
    <w:rsid w:val="006D1400"/>
    <w:rsid w:val="006D5308"/>
    <w:rsid w:val="006D730A"/>
    <w:rsid w:val="006E0FCA"/>
    <w:rsid w:val="006E278A"/>
    <w:rsid w:val="006E35E8"/>
    <w:rsid w:val="006E4C3D"/>
    <w:rsid w:val="006E650B"/>
    <w:rsid w:val="006E6872"/>
    <w:rsid w:val="006E6B8A"/>
    <w:rsid w:val="006F0490"/>
    <w:rsid w:val="006F0F0B"/>
    <w:rsid w:val="006F1881"/>
    <w:rsid w:val="006F24C9"/>
    <w:rsid w:val="006F67DB"/>
    <w:rsid w:val="006F7579"/>
    <w:rsid w:val="006F7C73"/>
    <w:rsid w:val="007005A4"/>
    <w:rsid w:val="00701881"/>
    <w:rsid w:val="00706990"/>
    <w:rsid w:val="00710924"/>
    <w:rsid w:val="0071160C"/>
    <w:rsid w:val="007120E0"/>
    <w:rsid w:val="00712F57"/>
    <w:rsid w:val="007134EB"/>
    <w:rsid w:val="00713D17"/>
    <w:rsid w:val="00717636"/>
    <w:rsid w:val="007206CC"/>
    <w:rsid w:val="00720C32"/>
    <w:rsid w:val="007211AB"/>
    <w:rsid w:val="007216D1"/>
    <w:rsid w:val="007246D3"/>
    <w:rsid w:val="00726E1E"/>
    <w:rsid w:val="00727CD0"/>
    <w:rsid w:val="007308CB"/>
    <w:rsid w:val="007310E5"/>
    <w:rsid w:val="00732418"/>
    <w:rsid w:val="00733F5C"/>
    <w:rsid w:val="00734C69"/>
    <w:rsid w:val="007358B8"/>
    <w:rsid w:val="00736441"/>
    <w:rsid w:val="00736A43"/>
    <w:rsid w:val="00742A94"/>
    <w:rsid w:val="00742A99"/>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7AF"/>
    <w:rsid w:val="00757CE3"/>
    <w:rsid w:val="00760774"/>
    <w:rsid w:val="00763348"/>
    <w:rsid w:val="00766357"/>
    <w:rsid w:val="00766B08"/>
    <w:rsid w:val="007677F1"/>
    <w:rsid w:val="00767ED4"/>
    <w:rsid w:val="00770218"/>
    <w:rsid w:val="007704E6"/>
    <w:rsid w:val="0077079F"/>
    <w:rsid w:val="007712B6"/>
    <w:rsid w:val="00771C4A"/>
    <w:rsid w:val="0077339A"/>
    <w:rsid w:val="00775488"/>
    <w:rsid w:val="007759EB"/>
    <w:rsid w:val="00777652"/>
    <w:rsid w:val="00781BF5"/>
    <w:rsid w:val="00783670"/>
    <w:rsid w:val="00785D9F"/>
    <w:rsid w:val="007865D7"/>
    <w:rsid w:val="00787ED6"/>
    <w:rsid w:val="00791620"/>
    <w:rsid w:val="0079183C"/>
    <w:rsid w:val="00793263"/>
    <w:rsid w:val="0079423F"/>
    <w:rsid w:val="00795F46"/>
    <w:rsid w:val="00796982"/>
    <w:rsid w:val="007A6B40"/>
    <w:rsid w:val="007B0573"/>
    <w:rsid w:val="007B1439"/>
    <w:rsid w:val="007B1A8A"/>
    <w:rsid w:val="007B7124"/>
    <w:rsid w:val="007B7811"/>
    <w:rsid w:val="007C07ED"/>
    <w:rsid w:val="007C36B0"/>
    <w:rsid w:val="007C5737"/>
    <w:rsid w:val="007C610B"/>
    <w:rsid w:val="007C64A6"/>
    <w:rsid w:val="007D00E5"/>
    <w:rsid w:val="007D01F6"/>
    <w:rsid w:val="007D1DF9"/>
    <w:rsid w:val="007D28CA"/>
    <w:rsid w:val="007D2AEA"/>
    <w:rsid w:val="007D42B0"/>
    <w:rsid w:val="007D5DD7"/>
    <w:rsid w:val="007D5DE8"/>
    <w:rsid w:val="007D6EA5"/>
    <w:rsid w:val="007D7B4C"/>
    <w:rsid w:val="007E0768"/>
    <w:rsid w:val="007E2632"/>
    <w:rsid w:val="007E6E68"/>
    <w:rsid w:val="007E779D"/>
    <w:rsid w:val="007F325F"/>
    <w:rsid w:val="007F3386"/>
    <w:rsid w:val="007F4A9B"/>
    <w:rsid w:val="008001D3"/>
    <w:rsid w:val="00800B0D"/>
    <w:rsid w:val="00801AD6"/>
    <w:rsid w:val="0080251A"/>
    <w:rsid w:val="00806D6B"/>
    <w:rsid w:val="00807699"/>
    <w:rsid w:val="0081120F"/>
    <w:rsid w:val="00814652"/>
    <w:rsid w:val="00815BDD"/>
    <w:rsid w:val="008162CB"/>
    <w:rsid w:val="008163E3"/>
    <w:rsid w:val="00817D33"/>
    <w:rsid w:val="00817D86"/>
    <w:rsid w:val="00824151"/>
    <w:rsid w:val="00825849"/>
    <w:rsid w:val="00826656"/>
    <w:rsid w:val="00831206"/>
    <w:rsid w:val="00833DE0"/>
    <w:rsid w:val="00834949"/>
    <w:rsid w:val="008414E5"/>
    <w:rsid w:val="00843162"/>
    <w:rsid w:val="00844EF2"/>
    <w:rsid w:val="008450B2"/>
    <w:rsid w:val="008459A8"/>
    <w:rsid w:val="0084785D"/>
    <w:rsid w:val="00847FD0"/>
    <w:rsid w:val="0085169C"/>
    <w:rsid w:val="00851E20"/>
    <w:rsid w:val="00853379"/>
    <w:rsid w:val="0085362A"/>
    <w:rsid w:val="008539D8"/>
    <w:rsid w:val="00853A58"/>
    <w:rsid w:val="008573BA"/>
    <w:rsid w:val="008628E9"/>
    <w:rsid w:val="00862CB8"/>
    <w:rsid w:val="008631CC"/>
    <w:rsid w:val="00863829"/>
    <w:rsid w:val="00863EBC"/>
    <w:rsid w:val="008677DC"/>
    <w:rsid w:val="008739E1"/>
    <w:rsid w:val="00873B08"/>
    <w:rsid w:val="00874913"/>
    <w:rsid w:val="0087568C"/>
    <w:rsid w:val="00876A76"/>
    <w:rsid w:val="0088031C"/>
    <w:rsid w:val="00881426"/>
    <w:rsid w:val="00881A08"/>
    <w:rsid w:val="00885FAE"/>
    <w:rsid w:val="00886667"/>
    <w:rsid w:val="00886F5F"/>
    <w:rsid w:val="00891073"/>
    <w:rsid w:val="00891183"/>
    <w:rsid w:val="00892860"/>
    <w:rsid w:val="008934D7"/>
    <w:rsid w:val="008954AD"/>
    <w:rsid w:val="00897BF7"/>
    <w:rsid w:val="008A0303"/>
    <w:rsid w:val="008A1C58"/>
    <w:rsid w:val="008A315B"/>
    <w:rsid w:val="008A3737"/>
    <w:rsid w:val="008A3CB4"/>
    <w:rsid w:val="008A4F00"/>
    <w:rsid w:val="008A66EA"/>
    <w:rsid w:val="008B41E9"/>
    <w:rsid w:val="008B53E3"/>
    <w:rsid w:val="008B545B"/>
    <w:rsid w:val="008B54B6"/>
    <w:rsid w:val="008B5A1E"/>
    <w:rsid w:val="008B5B0A"/>
    <w:rsid w:val="008B633A"/>
    <w:rsid w:val="008B6C24"/>
    <w:rsid w:val="008B78B8"/>
    <w:rsid w:val="008C072F"/>
    <w:rsid w:val="008C1BC5"/>
    <w:rsid w:val="008C2AFB"/>
    <w:rsid w:val="008C3F66"/>
    <w:rsid w:val="008C4829"/>
    <w:rsid w:val="008C5654"/>
    <w:rsid w:val="008C6B7C"/>
    <w:rsid w:val="008C74F4"/>
    <w:rsid w:val="008C753F"/>
    <w:rsid w:val="008D1C17"/>
    <w:rsid w:val="008D2281"/>
    <w:rsid w:val="008D2B4C"/>
    <w:rsid w:val="008D5684"/>
    <w:rsid w:val="008D693E"/>
    <w:rsid w:val="008D6DC9"/>
    <w:rsid w:val="008D73FF"/>
    <w:rsid w:val="008D7799"/>
    <w:rsid w:val="008E2743"/>
    <w:rsid w:val="008E3C73"/>
    <w:rsid w:val="008E4C34"/>
    <w:rsid w:val="008E75C5"/>
    <w:rsid w:val="008F0912"/>
    <w:rsid w:val="008F2584"/>
    <w:rsid w:val="008F3341"/>
    <w:rsid w:val="008F4B47"/>
    <w:rsid w:val="008F5591"/>
    <w:rsid w:val="008F62A7"/>
    <w:rsid w:val="008F6711"/>
    <w:rsid w:val="008F6F5D"/>
    <w:rsid w:val="008F735A"/>
    <w:rsid w:val="008F7B95"/>
    <w:rsid w:val="00901F66"/>
    <w:rsid w:val="009025BD"/>
    <w:rsid w:val="009028E9"/>
    <w:rsid w:val="00902D65"/>
    <w:rsid w:val="009038C9"/>
    <w:rsid w:val="00910241"/>
    <w:rsid w:val="00910969"/>
    <w:rsid w:val="00915364"/>
    <w:rsid w:val="00915D73"/>
    <w:rsid w:val="00917973"/>
    <w:rsid w:val="00921449"/>
    <w:rsid w:val="00922126"/>
    <w:rsid w:val="009222E0"/>
    <w:rsid w:val="009232EF"/>
    <w:rsid w:val="0092418F"/>
    <w:rsid w:val="009244F1"/>
    <w:rsid w:val="00925DC8"/>
    <w:rsid w:val="0092728E"/>
    <w:rsid w:val="009305D4"/>
    <w:rsid w:val="00930A57"/>
    <w:rsid w:val="009313DF"/>
    <w:rsid w:val="00932AA9"/>
    <w:rsid w:val="00933978"/>
    <w:rsid w:val="009345A7"/>
    <w:rsid w:val="00935984"/>
    <w:rsid w:val="00935D7D"/>
    <w:rsid w:val="00936E44"/>
    <w:rsid w:val="0094086A"/>
    <w:rsid w:val="00940A99"/>
    <w:rsid w:val="00940B43"/>
    <w:rsid w:val="00942BFA"/>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980"/>
    <w:rsid w:val="00962080"/>
    <w:rsid w:val="00962AC1"/>
    <w:rsid w:val="00963BCC"/>
    <w:rsid w:val="00964C7D"/>
    <w:rsid w:val="00965023"/>
    <w:rsid w:val="0096502F"/>
    <w:rsid w:val="0096563C"/>
    <w:rsid w:val="00965F44"/>
    <w:rsid w:val="009660E2"/>
    <w:rsid w:val="00971F41"/>
    <w:rsid w:val="00972E29"/>
    <w:rsid w:val="00976F8E"/>
    <w:rsid w:val="00980B6E"/>
    <w:rsid w:val="00985F40"/>
    <w:rsid w:val="00986D12"/>
    <w:rsid w:val="00987993"/>
    <w:rsid w:val="00994045"/>
    <w:rsid w:val="00995D03"/>
    <w:rsid w:val="00995F4D"/>
    <w:rsid w:val="00996E47"/>
    <w:rsid w:val="00997747"/>
    <w:rsid w:val="00997C34"/>
    <w:rsid w:val="009A22B1"/>
    <w:rsid w:val="009A7E87"/>
    <w:rsid w:val="009B05C6"/>
    <w:rsid w:val="009B15DF"/>
    <w:rsid w:val="009B2504"/>
    <w:rsid w:val="009B59A3"/>
    <w:rsid w:val="009C28DA"/>
    <w:rsid w:val="009C4C83"/>
    <w:rsid w:val="009C6EB6"/>
    <w:rsid w:val="009C7C4A"/>
    <w:rsid w:val="009D0CC0"/>
    <w:rsid w:val="009D4C65"/>
    <w:rsid w:val="009D7809"/>
    <w:rsid w:val="009E173C"/>
    <w:rsid w:val="009E2DF8"/>
    <w:rsid w:val="009E4988"/>
    <w:rsid w:val="009E4D47"/>
    <w:rsid w:val="009E63AC"/>
    <w:rsid w:val="009F344B"/>
    <w:rsid w:val="009F352B"/>
    <w:rsid w:val="009F35C3"/>
    <w:rsid w:val="009F3FD7"/>
    <w:rsid w:val="009F4924"/>
    <w:rsid w:val="009F4BF0"/>
    <w:rsid w:val="009F7D90"/>
    <w:rsid w:val="00A0126B"/>
    <w:rsid w:val="00A0315B"/>
    <w:rsid w:val="00A03A6E"/>
    <w:rsid w:val="00A04D39"/>
    <w:rsid w:val="00A064CF"/>
    <w:rsid w:val="00A06E62"/>
    <w:rsid w:val="00A074FF"/>
    <w:rsid w:val="00A1143B"/>
    <w:rsid w:val="00A15879"/>
    <w:rsid w:val="00A16F79"/>
    <w:rsid w:val="00A2004A"/>
    <w:rsid w:val="00A201FF"/>
    <w:rsid w:val="00A21576"/>
    <w:rsid w:val="00A247A8"/>
    <w:rsid w:val="00A27788"/>
    <w:rsid w:val="00A30B87"/>
    <w:rsid w:val="00A313D0"/>
    <w:rsid w:val="00A349B1"/>
    <w:rsid w:val="00A34D91"/>
    <w:rsid w:val="00A355AC"/>
    <w:rsid w:val="00A35944"/>
    <w:rsid w:val="00A41330"/>
    <w:rsid w:val="00A41BDF"/>
    <w:rsid w:val="00A41C1C"/>
    <w:rsid w:val="00A431AB"/>
    <w:rsid w:val="00A43A97"/>
    <w:rsid w:val="00A46304"/>
    <w:rsid w:val="00A46564"/>
    <w:rsid w:val="00A500F0"/>
    <w:rsid w:val="00A5074D"/>
    <w:rsid w:val="00A54236"/>
    <w:rsid w:val="00A5426A"/>
    <w:rsid w:val="00A567B9"/>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4199"/>
    <w:rsid w:val="00A7512F"/>
    <w:rsid w:val="00A769C0"/>
    <w:rsid w:val="00A77699"/>
    <w:rsid w:val="00A80012"/>
    <w:rsid w:val="00A8004E"/>
    <w:rsid w:val="00A80FA5"/>
    <w:rsid w:val="00A861D6"/>
    <w:rsid w:val="00A86925"/>
    <w:rsid w:val="00A86D18"/>
    <w:rsid w:val="00A918F3"/>
    <w:rsid w:val="00A93557"/>
    <w:rsid w:val="00A9369C"/>
    <w:rsid w:val="00A940BF"/>
    <w:rsid w:val="00A9522A"/>
    <w:rsid w:val="00A95B44"/>
    <w:rsid w:val="00A97F42"/>
    <w:rsid w:val="00AA0207"/>
    <w:rsid w:val="00AA2F80"/>
    <w:rsid w:val="00AA49F4"/>
    <w:rsid w:val="00AA4EE4"/>
    <w:rsid w:val="00AA740C"/>
    <w:rsid w:val="00AA76D1"/>
    <w:rsid w:val="00AA7983"/>
    <w:rsid w:val="00AB0AFD"/>
    <w:rsid w:val="00AB3F42"/>
    <w:rsid w:val="00AB5B7B"/>
    <w:rsid w:val="00AC171F"/>
    <w:rsid w:val="00AC1C37"/>
    <w:rsid w:val="00AD0491"/>
    <w:rsid w:val="00AD099E"/>
    <w:rsid w:val="00AD2040"/>
    <w:rsid w:val="00AD4907"/>
    <w:rsid w:val="00AD6FA9"/>
    <w:rsid w:val="00AE030D"/>
    <w:rsid w:val="00AE108D"/>
    <w:rsid w:val="00AE14E5"/>
    <w:rsid w:val="00AE1ADE"/>
    <w:rsid w:val="00AE7306"/>
    <w:rsid w:val="00AF1C30"/>
    <w:rsid w:val="00AF3ADC"/>
    <w:rsid w:val="00AF41FC"/>
    <w:rsid w:val="00B01736"/>
    <w:rsid w:val="00B02197"/>
    <w:rsid w:val="00B07E3E"/>
    <w:rsid w:val="00B102CF"/>
    <w:rsid w:val="00B10819"/>
    <w:rsid w:val="00B11B51"/>
    <w:rsid w:val="00B11E71"/>
    <w:rsid w:val="00B16573"/>
    <w:rsid w:val="00B16F28"/>
    <w:rsid w:val="00B24520"/>
    <w:rsid w:val="00B245FF"/>
    <w:rsid w:val="00B2541C"/>
    <w:rsid w:val="00B27272"/>
    <w:rsid w:val="00B34F53"/>
    <w:rsid w:val="00B352F4"/>
    <w:rsid w:val="00B36E9B"/>
    <w:rsid w:val="00B377EE"/>
    <w:rsid w:val="00B41109"/>
    <w:rsid w:val="00B42C16"/>
    <w:rsid w:val="00B42C86"/>
    <w:rsid w:val="00B4427E"/>
    <w:rsid w:val="00B45B15"/>
    <w:rsid w:val="00B45C33"/>
    <w:rsid w:val="00B46116"/>
    <w:rsid w:val="00B46C34"/>
    <w:rsid w:val="00B517FD"/>
    <w:rsid w:val="00B53792"/>
    <w:rsid w:val="00B5500F"/>
    <w:rsid w:val="00B55A80"/>
    <w:rsid w:val="00B55D83"/>
    <w:rsid w:val="00B563BB"/>
    <w:rsid w:val="00B56C7A"/>
    <w:rsid w:val="00B639EB"/>
    <w:rsid w:val="00B660FE"/>
    <w:rsid w:val="00B665F4"/>
    <w:rsid w:val="00B705D3"/>
    <w:rsid w:val="00B716B2"/>
    <w:rsid w:val="00B718E5"/>
    <w:rsid w:val="00B759B3"/>
    <w:rsid w:val="00B759FF"/>
    <w:rsid w:val="00B75B70"/>
    <w:rsid w:val="00B75BBF"/>
    <w:rsid w:val="00B77C06"/>
    <w:rsid w:val="00B81296"/>
    <w:rsid w:val="00B8209A"/>
    <w:rsid w:val="00B848E5"/>
    <w:rsid w:val="00B84B2B"/>
    <w:rsid w:val="00B9319C"/>
    <w:rsid w:val="00B93C96"/>
    <w:rsid w:val="00B9412A"/>
    <w:rsid w:val="00B97012"/>
    <w:rsid w:val="00BA1800"/>
    <w:rsid w:val="00BA20B6"/>
    <w:rsid w:val="00BA3A32"/>
    <w:rsid w:val="00BA3D1A"/>
    <w:rsid w:val="00BA4BE6"/>
    <w:rsid w:val="00BA4EC3"/>
    <w:rsid w:val="00BA7F1B"/>
    <w:rsid w:val="00BB1D8A"/>
    <w:rsid w:val="00BB3E34"/>
    <w:rsid w:val="00BB4989"/>
    <w:rsid w:val="00BB49A5"/>
    <w:rsid w:val="00BB4D65"/>
    <w:rsid w:val="00BB4EEE"/>
    <w:rsid w:val="00BB5170"/>
    <w:rsid w:val="00BB5A30"/>
    <w:rsid w:val="00BB628E"/>
    <w:rsid w:val="00BB7AF3"/>
    <w:rsid w:val="00BC0474"/>
    <w:rsid w:val="00BC13C4"/>
    <w:rsid w:val="00BC13E4"/>
    <w:rsid w:val="00BC2BD4"/>
    <w:rsid w:val="00BC3496"/>
    <w:rsid w:val="00BC3A1E"/>
    <w:rsid w:val="00BC58CA"/>
    <w:rsid w:val="00BC6290"/>
    <w:rsid w:val="00BC6FC4"/>
    <w:rsid w:val="00BD2F24"/>
    <w:rsid w:val="00BD3C64"/>
    <w:rsid w:val="00BD7285"/>
    <w:rsid w:val="00BE1962"/>
    <w:rsid w:val="00BE2102"/>
    <w:rsid w:val="00BE28DB"/>
    <w:rsid w:val="00BE50D9"/>
    <w:rsid w:val="00BE5404"/>
    <w:rsid w:val="00BE6ABE"/>
    <w:rsid w:val="00BE6E6E"/>
    <w:rsid w:val="00BE75C8"/>
    <w:rsid w:val="00BE7D89"/>
    <w:rsid w:val="00BF0848"/>
    <w:rsid w:val="00BF4231"/>
    <w:rsid w:val="00BF4EC8"/>
    <w:rsid w:val="00BF7590"/>
    <w:rsid w:val="00C02014"/>
    <w:rsid w:val="00C02B91"/>
    <w:rsid w:val="00C02D0F"/>
    <w:rsid w:val="00C02F5F"/>
    <w:rsid w:val="00C0430D"/>
    <w:rsid w:val="00C0554C"/>
    <w:rsid w:val="00C076DE"/>
    <w:rsid w:val="00C07991"/>
    <w:rsid w:val="00C11B09"/>
    <w:rsid w:val="00C12135"/>
    <w:rsid w:val="00C12229"/>
    <w:rsid w:val="00C12320"/>
    <w:rsid w:val="00C12559"/>
    <w:rsid w:val="00C139B1"/>
    <w:rsid w:val="00C1702C"/>
    <w:rsid w:val="00C17BED"/>
    <w:rsid w:val="00C17CB5"/>
    <w:rsid w:val="00C220B8"/>
    <w:rsid w:val="00C22602"/>
    <w:rsid w:val="00C244CE"/>
    <w:rsid w:val="00C24BAD"/>
    <w:rsid w:val="00C266DF"/>
    <w:rsid w:val="00C274DB"/>
    <w:rsid w:val="00C3422A"/>
    <w:rsid w:val="00C37297"/>
    <w:rsid w:val="00C4295C"/>
    <w:rsid w:val="00C42D9C"/>
    <w:rsid w:val="00C43557"/>
    <w:rsid w:val="00C458D8"/>
    <w:rsid w:val="00C45B7E"/>
    <w:rsid w:val="00C45EA2"/>
    <w:rsid w:val="00C4622C"/>
    <w:rsid w:val="00C4689E"/>
    <w:rsid w:val="00C4767A"/>
    <w:rsid w:val="00C47956"/>
    <w:rsid w:val="00C53919"/>
    <w:rsid w:val="00C53F23"/>
    <w:rsid w:val="00C55402"/>
    <w:rsid w:val="00C55957"/>
    <w:rsid w:val="00C568A8"/>
    <w:rsid w:val="00C5713C"/>
    <w:rsid w:val="00C579F6"/>
    <w:rsid w:val="00C57D4A"/>
    <w:rsid w:val="00C60B54"/>
    <w:rsid w:val="00C61645"/>
    <w:rsid w:val="00C61AF7"/>
    <w:rsid w:val="00C62DF4"/>
    <w:rsid w:val="00C63FC1"/>
    <w:rsid w:val="00C647A5"/>
    <w:rsid w:val="00C65BE7"/>
    <w:rsid w:val="00C72379"/>
    <w:rsid w:val="00C72E5D"/>
    <w:rsid w:val="00C7371D"/>
    <w:rsid w:val="00C76AB8"/>
    <w:rsid w:val="00C83163"/>
    <w:rsid w:val="00C9051E"/>
    <w:rsid w:val="00C91439"/>
    <w:rsid w:val="00C91CC9"/>
    <w:rsid w:val="00C91FF2"/>
    <w:rsid w:val="00C947A9"/>
    <w:rsid w:val="00C95039"/>
    <w:rsid w:val="00CA277F"/>
    <w:rsid w:val="00CA370A"/>
    <w:rsid w:val="00CA4AC1"/>
    <w:rsid w:val="00CB10DA"/>
    <w:rsid w:val="00CB1D3B"/>
    <w:rsid w:val="00CB2E70"/>
    <w:rsid w:val="00CB3861"/>
    <w:rsid w:val="00CB6D08"/>
    <w:rsid w:val="00CB6D24"/>
    <w:rsid w:val="00CB704C"/>
    <w:rsid w:val="00CC021D"/>
    <w:rsid w:val="00CC0476"/>
    <w:rsid w:val="00CC13C4"/>
    <w:rsid w:val="00CC2B37"/>
    <w:rsid w:val="00CC4B04"/>
    <w:rsid w:val="00CC730C"/>
    <w:rsid w:val="00CC7454"/>
    <w:rsid w:val="00CD2DB8"/>
    <w:rsid w:val="00CD3484"/>
    <w:rsid w:val="00CD3592"/>
    <w:rsid w:val="00CD394D"/>
    <w:rsid w:val="00CD413F"/>
    <w:rsid w:val="00CD6176"/>
    <w:rsid w:val="00CD7524"/>
    <w:rsid w:val="00CE0556"/>
    <w:rsid w:val="00CE263B"/>
    <w:rsid w:val="00CE35BA"/>
    <w:rsid w:val="00CE48FE"/>
    <w:rsid w:val="00CF34CE"/>
    <w:rsid w:val="00CF3C1B"/>
    <w:rsid w:val="00CF5916"/>
    <w:rsid w:val="00CF768D"/>
    <w:rsid w:val="00CF78D9"/>
    <w:rsid w:val="00D00F5B"/>
    <w:rsid w:val="00D015C0"/>
    <w:rsid w:val="00D028F8"/>
    <w:rsid w:val="00D05B8F"/>
    <w:rsid w:val="00D05EB1"/>
    <w:rsid w:val="00D06EF4"/>
    <w:rsid w:val="00D13DD1"/>
    <w:rsid w:val="00D1586B"/>
    <w:rsid w:val="00D15E4C"/>
    <w:rsid w:val="00D167D3"/>
    <w:rsid w:val="00D17AC3"/>
    <w:rsid w:val="00D17AE3"/>
    <w:rsid w:val="00D17D71"/>
    <w:rsid w:val="00D17DAB"/>
    <w:rsid w:val="00D2012A"/>
    <w:rsid w:val="00D21EC0"/>
    <w:rsid w:val="00D222A9"/>
    <w:rsid w:val="00D222BF"/>
    <w:rsid w:val="00D255BC"/>
    <w:rsid w:val="00D27700"/>
    <w:rsid w:val="00D32825"/>
    <w:rsid w:val="00D3551E"/>
    <w:rsid w:val="00D36707"/>
    <w:rsid w:val="00D374CC"/>
    <w:rsid w:val="00D37FA5"/>
    <w:rsid w:val="00D410A9"/>
    <w:rsid w:val="00D41DC7"/>
    <w:rsid w:val="00D43A34"/>
    <w:rsid w:val="00D43D34"/>
    <w:rsid w:val="00D43E0C"/>
    <w:rsid w:val="00D43E6E"/>
    <w:rsid w:val="00D45C89"/>
    <w:rsid w:val="00D45EF9"/>
    <w:rsid w:val="00D46B9F"/>
    <w:rsid w:val="00D520D4"/>
    <w:rsid w:val="00D528D2"/>
    <w:rsid w:val="00D52BA1"/>
    <w:rsid w:val="00D52F7E"/>
    <w:rsid w:val="00D53E1D"/>
    <w:rsid w:val="00D55B10"/>
    <w:rsid w:val="00D56CC0"/>
    <w:rsid w:val="00D60671"/>
    <w:rsid w:val="00D6336E"/>
    <w:rsid w:val="00D63E45"/>
    <w:rsid w:val="00D64475"/>
    <w:rsid w:val="00D65E49"/>
    <w:rsid w:val="00D65EBE"/>
    <w:rsid w:val="00D66D7E"/>
    <w:rsid w:val="00D73261"/>
    <w:rsid w:val="00D73736"/>
    <w:rsid w:val="00D748E0"/>
    <w:rsid w:val="00D763D3"/>
    <w:rsid w:val="00D83221"/>
    <w:rsid w:val="00D84445"/>
    <w:rsid w:val="00D8519A"/>
    <w:rsid w:val="00D90CBC"/>
    <w:rsid w:val="00D91752"/>
    <w:rsid w:val="00D9293B"/>
    <w:rsid w:val="00D92FBB"/>
    <w:rsid w:val="00D9365E"/>
    <w:rsid w:val="00D943E7"/>
    <w:rsid w:val="00D96AAF"/>
    <w:rsid w:val="00D97034"/>
    <w:rsid w:val="00D97C6D"/>
    <w:rsid w:val="00DA00EF"/>
    <w:rsid w:val="00DA36F9"/>
    <w:rsid w:val="00DA6155"/>
    <w:rsid w:val="00DA71DD"/>
    <w:rsid w:val="00DB2615"/>
    <w:rsid w:val="00DB2E96"/>
    <w:rsid w:val="00DB34B3"/>
    <w:rsid w:val="00DB3634"/>
    <w:rsid w:val="00DB47C4"/>
    <w:rsid w:val="00DB75CD"/>
    <w:rsid w:val="00DB7DF1"/>
    <w:rsid w:val="00DC0C50"/>
    <w:rsid w:val="00DC1053"/>
    <w:rsid w:val="00DC3267"/>
    <w:rsid w:val="00DC462D"/>
    <w:rsid w:val="00DC57B3"/>
    <w:rsid w:val="00DC626F"/>
    <w:rsid w:val="00DC6B01"/>
    <w:rsid w:val="00DC71BC"/>
    <w:rsid w:val="00DD181C"/>
    <w:rsid w:val="00DD19D2"/>
    <w:rsid w:val="00DD1F4B"/>
    <w:rsid w:val="00DD740B"/>
    <w:rsid w:val="00DD7F84"/>
    <w:rsid w:val="00DE0DD0"/>
    <w:rsid w:val="00DE1F6B"/>
    <w:rsid w:val="00DE2296"/>
    <w:rsid w:val="00DE25E8"/>
    <w:rsid w:val="00DE3A7A"/>
    <w:rsid w:val="00DE5837"/>
    <w:rsid w:val="00DE62D6"/>
    <w:rsid w:val="00DE776B"/>
    <w:rsid w:val="00DF0FCA"/>
    <w:rsid w:val="00DF13CC"/>
    <w:rsid w:val="00DF1C11"/>
    <w:rsid w:val="00DF2DE8"/>
    <w:rsid w:val="00DF34FF"/>
    <w:rsid w:val="00DF43ED"/>
    <w:rsid w:val="00DF535C"/>
    <w:rsid w:val="00DF6F62"/>
    <w:rsid w:val="00DF7234"/>
    <w:rsid w:val="00E001BA"/>
    <w:rsid w:val="00E02D8C"/>
    <w:rsid w:val="00E066B4"/>
    <w:rsid w:val="00E07F96"/>
    <w:rsid w:val="00E1001D"/>
    <w:rsid w:val="00E116A8"/>
    <w:rsid w:val="00E1296D"/>
    <w:rsid w:val="00E12DF8"/>
    <w:rsid w:val="00E13128"/>
    <w:rsid w:val="00E145FD"/>
    <w:rsid w:val="00E147B6"/>
    <w:rsid w:val="00E253B9"/>
    <w:rsid w:val="00E25823"/>
    <w:rsid w:val="00E2694B"/>
    <w:rsid w:val="00E3093B"/>
    <w:rsid w:val="00E31453"/>
    <w:rsid w:val="00E374C4"/>
    <w:rsid w:val="00E40E7F"/>
    <w:rsid w:val="00E4174F"/>
    <w:rsid w:val="00E430FD"/>
    <w:rsid w:val="00E45F97"/>
    <w:rsid w:val="00E47B77"/>
    <w:rsid w:val="00E50A5B"/>
    <w:rsid w:val="00E52BB4"/>
    <w:rsid w:val="00E54C2D"/>
    <w:rsid w:val="00E5597E"/>
    <w:rsid w:val="00E55F45"/>
    <w:rsid w:val="00E578B8"/>
    <w:rsid w:val="00E60E52"/>
    <w:rsid w:val="00E61BF5"/>
    <w:rsid w:val="00E62205"/>
    <w:rsid w:val="00E637E3"/>
    <w:rsid w:val="00E64267"/>
    <w:rsid w:val="00E64C2C"/>
    <w:rsid w:val="00E66247"/>
    <w:rsid w:val="00E6747B"/>
    <w:rsid w:val="00E67C3E"/>
    <w:rsid w:val="00E709D7"/>
    <w:rsid w:val="00E70F27"/>
    <w:rsid w:val="00E7187E"/>
    <w:rsid w:val="00E72856"/>
    <w:rsid w:val="00E734FE"/>
    <w:rsid w:val="00E7362A"/>
    <w:rsid w:val="00E75FED"/>
    <w:rsid w:val="00E76428"/>
    <w:rsid w:val="00E81114"/>
    <w:rsid w:val="00E8407D"/>
    <w:rsid w:val="00E86DFC"/>
    <w:rsid w:val="00E870C5"/>
    <w:rsid w:val="00E9690A"/>
    <w:rsid w:val="00EA00AC"/>
    <w:rsid w:val="00EA1D93"/>
    <w:rsid w:val="00EA287C"/>
    <w:rsid w:val="00EA3B13"/>
    <w:rsid w:val="00EA3F84"/>
    <w:rsid w:val="00EA53C5"/>
    <w:rsid w:val="00EA60DD"/>
    <w:rsid w:val="00EA7362"/>
    <w:rsid w:val="00EB05E3"/>
    <w:rsid w:val="00EB0A6C"/>
    <w:rsid w:val="00EB0D94"/>
    <w:rsid w:val="00EB2522"/>
    <w:rsid w:val="00EB35BC"/>
    <w:rsid w:val="00EB7977"/>
    <w:rsid w:val="00EC0934"/>
    <w:rsid w:val="00EC0E58"/>
    <w:rsid w:val="00EC2912"/>
    <w:rsid w:val="00EC2F8C"/>
    <w:rsid w:val="00EC30AE"/>
    <w:rsid w:val="00ED0321"/>
    <w:rsid w:val="00ED1E72"/>
    <w:rsid w:val="00ED229F"/>
    <w:rsid w:val="00ED2B30"/>
    <w:rsid w:val="00ED4B56"/>
    <w:rsid w:val="00ED588C"/>
    <w:rsid w:val="00ED5E5C"/>
    <w:rsid w:val="00ED686B"/>
    <w:rsid w:val="00ED6F06"/>
    <w:rsid w:val="00ED7D4C"/>
    <w:rsid w:val="00EE4725"/>
    <w:rsid w:val="00EE61E6"/>
    <w:rsid w:val="00EE666E"/>
    <w:rsid w:val="00EE7C61"/>
    <w:rsid w:val="00EF04C1"/>
    <w:rsid w:val="00EF0682"/>
    <w:rsid w:val="00EF324E"/>
    <w:rsid w:val="00EF6F4B"/>
    <w:rsid w:val="00F01A08"/>
    <w:rsid w:val="00F01F8B"/>
    <w:rsid w:val="00F03195"/>
    <w:rsid w:val="00F03F2D"/>
    <w:rsid w:val="00F07FFC"/>
    <w:rsid w:val="00F131F1"/>
    <w:rsid w:val="00F13AC8"/>
    <w:rsid w:val="00F13BC6"/>
    <w:rsid w:val="00F15DF9"/>
    <w:rsid w:val="00F20038"/>
    <w:rsid w:val="00F204FA"/>
    <w:rsid w:val="00F22C4B"/>
    <w:rsid w:val="00F22FD2"/>
    <w:rsid w:val="00F24E25"/>
    <w:rsid w:val="00F254C9"/>
    <w:rsid w:val="00F30F64"/>
    <w:rsid w:val="00F3131E"/>
    <w:rsid w:val="00F314C8"/>
    <w:rsid w:val="00F327F3"/>
    <w:rsid w:val="00F33B11"/>
    <w:rsid w:val="00F33DBE"/>
    <w:rsid w:val="00F33E69"/>
    <w:rsid w:val="00F364DB"/>
    <w:rsid w:val="00F407E7"/>
    <w:rsid w:val="00F420B2"/>
    <w:rsid w:val="00F42585"/>
    <w:rsid w:val="00F42D71"/>
    <w:rsid w:val="00F44040"/>
    <w:rsid w:val="00F44D71"/>
    <w:rsid w:val="00F50E0F"/>
    <w:rsid w:val="00F55B97"/>
    <w:rsid w:val="00F65EFB"/>
    <w:rsid w:val="00F66FE8"/>
    <w:rsid w:val="00F67022"/>
    <w:rsid w:val="00F75559"/>
    <w:rsid w:val="00F75DE6"/>
    <w:rsid w:val="00F76750"/>
    <w:rsid w:val="00F777BC"/>
    <w:rsid w:val="00F77BE2"/>
    <w:rsid w:val="00F844B2"/>
    <w:rsid w:val="00F84751"/>
    <w:rsid w:val="00F87437"/>
    <w:rsid w:val="00F91421"/>
    <w:rsid w:val="00F9335E"/>
    <w:rsid w:val="00F9457E"/>
    <w:rsid w:val="00F94ADD"/>
    <w:rsid w:val="00F960E4"/>
    <w:rsid w:val="00F9714B"/>
    <w:rsid w:val="00FA4E62"/>
    <w:rsid w:val="00FA5CA0"/>
    <w:rsid w:val="00FA5D26"/>
    <w:rsid w:val="00FB172B"/>
    <w:rsid w:val="00FB417E"/>
    <w:rsid w:val="00FB4FC5"/>
    <w:rsid w:val="00FB5FCB"/>
    <w:rsid w:val="00FB66EF"/>
    <w:rsid w:val="00FB755D"/>
    <w:rsid w:val="00FB78C5"/>
    <w:rsid w:val="00FC463E"/>
    <w:rsid w:val="00FC5A9C"/>
    <w:rsid w:val="00FC5DE0"/>
    <w:rsid w:val="00FD0176"/>
    <w:rsid w:val="00FD0342"/>
    <w:rsid w:val="00FD0427"/>
    <w:rsid w:val="00FD5F11"/>
    <w:rsid w:val="00FD7BFB"/>
    <w:rsid w:val="00FD7D07"/>
    <w:rsid w:val="00FE19AA"/>
    <w:rsid w:val="00FE3664"/>
    <w:rsid w:val="00FE3D8A"/>
    <w:rsid w:val="00FE5043"/>
    <w:rsid w:val="00FE6A24"/>
    <w:rsid w:val="00FF06D7"/>
    <w:rsid w:val="00FF160F"/>
    <w:rsid w:val="00FF66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hyperlink" Target="https://www.synapse.org/" TargetMode="External"/><Relationship Id="rId2" Type="http://schemas.openxmlformats.org/officeDocument/2006/relationships/customXml" Target="../customXml/item2.xml"/><Relationship Id="rId16" Type="http://schemas.openxmlformats.org/officeDocument/2006/relationships/hyperlink" Target="https://cancer.sanger.ac.uk/cosmic/census?tier=1"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hyperlink" Target="https://dcc.icgc.org/releases/current/Projects/" TargetMode="External"/><Relationship Id="rId10" Type="http://schemas.openxmlformats.org/officeDocument/2006/relationships/hyperlink" Target="https://cancer.sanger.ac.uk/signatures/" TargetMode="Externa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8/08/relationships/commentsExtensible" Target="commentsExtensible.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265FD"/>
    <w:rsid w:val="00034224"/>
    <w:rsid w:val="00046B90"/>
    <w:rsid w:val="000D4079"/>
    <w:rsid w:val="001239F1"/>
    <w:rsid w:val="001925AB"/>
    <w:rsid w:val="001B7519"/>
    <w:rsid w:val="001F555B"/>
    <w:rsid w:val="0025125E"/>
    <w:rsid w:val="00263BF2"/>
    <w:rsid w:val="003020F3"/>
    <w:rsid w:val="00341629"/>
    <w:rsid w:val="00357EC0"/>
    <w:rsid w:val="00361F99"/>
    <w:rsid w:val="00363FD3"/>
    <w:rsid w:val="00384AA4"/>
    <w:rsid w:val="003D7FAC"/>
    <w:rsid w:val="003E3342"/>
    <w:rsid w:val="003F2736"/>
    <w:rsid w:val="004C58E8"/>
    <w:rsid w:val="004C7A6D"/>
    <w:rsid w:val="004F6966"/>
    <w:rsid w:val="00534DF7"/>
    <w:rsid w:val="00546612"/>
    <w:rsid w:val="005B1ECB"/>
    <w:rsid w:val="005E4330"/>
    <w:rsid w:val="00600C72"/>
    <w:rsid w:val="00626337"/>
    <w:rsid w:val="006448A7"/>
    <w:rsid w:val="00697A27"/>
    <w:rsid w:val="006B19E8"/>
    <w:rsid w:val="006E0F37"/>
    <w:rsid w:val="006E67E3"/>
    <w:rsid w:val="007131D0"/>
    <w:rsid w:val="007134EB"/>
    <w:rsid w:val="007211AB"/>
    <w:rsid w:val="00736A43"/>
    <w:rsid w:val="00766357"/>
    <w:rsid w:val="007728FE"/>
    <w:rsid w:val="008629B8"/>
    <w:rsid w:val="008731E2"/>
    <w:rsid w:val="008D2C2E"/>
    <w:rsid w:val="008F3341"/>
    <w:rsid w:val="00903844"/>
    <w:rsid w:val="0092418F"/>
    <w:rsid w:val="00A97ED7"/>
    <w:rsid w:val="00B23970"/>
    <w:rsid w:val="00BE4664"/>
    <w:rsid w:val="00C5376A"/>
    <w:rsid w:val="00CA370A"/>
    <w:rsid w:val="00D84AC5"/>
    <w:rsid w:val="00D9293B"/>
    <w:rsid w:val="00E1001D"/>
    <w:rsid w:val="00E22559"/>
    <w:rsid w:val="00F60165"/>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CHICAGO.XSL" StyleName="Chicago" Version="1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2.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4.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2440</TotalTime>
  <Pages>21</Pages>
  <Words>16881</Words>
  <Characters>96228</Characters>
  <Application>Microsoft Office Word</Application>
  <DocSecurity>0</DocSecurity>
  <Lines>801</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13</cp:revision>
  <dcterms:created xsi:type="dcterms:W3CDTF">2025-01-02T09:35:00Z</dcterms:created>
  <dcterms:modified xsi:type="dcterms:W3CDTF">2025-01-04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9G9nLoyQ"/&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